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78118555"/>
        <w:docPartObj>
          <w:docPartGallery w:val="Cover Pages"/>
          <w:docPartUnique/>
        </w:docPartObj>
      </w:sdtPr>
      <w:sdtEndPr/>
      <w:sdtContent>
        <w:p w14:paraId="3B88E8A3" w14:textId="77777777" w:rsidR="00FD1EF4" w:rsidRDefault="00FD1EF4" w:rsidP="00FD1EF4">
          <w:pPr>
            <w:spacing w:after="128" w:line="240" w:lineRule="auto"/>
          </w:pPr>
        </w:p>
        <w:p w14:paraId="0E51853E" w14:textId="77777777" w:rsidR="00FD1EF4" w:rsidRPr="00776894" w:rsidRDefault="00FD1EF4" w:rsidP="00FD1EF4">
          <w:pPr>
            <w:spacing w:after="128" w:line="240" w:lineRule="auto"/>
            <w:jc w:val="center"/>
            <w:rPr>
              <w:sz w:val="32"/>
              <w:szCs w:val="32"/>
            </w:rPr>
          </w:pPr>
          <w:r w:rsidRPr="00776894">
            <w:rPr>
              <w:rFonts w:cs="Times New Roman"/>
              <w:noProof/>
              <w:sz w:val="32"/>
              <w:szCs w:val="32"/>
              <w:lang w:eastAsia="de-DE"/>
            </w:rPr>
            <w:drawing>
              <wp:anchor distT="0" distB="0" distL="114300" distR="114300" simplePos="0" relativeHeight="251654144" behindDoc="0" locked="0" layoutInCell="1" allowOverlap="1" wp14:anchorId="6D02BF7B" wp14:editId="1D78C766">
                <wp:simplePos x="914400" y="1212112"/>
                <wp:positionH relativeFrom="margin">
                  <wp:align>center</wp:align>
                </wp:positionH>
                <wp:positionV relativeFrom="margin">
                  <wp:align>top</wp:align>
                </wp:positionV>
                <wp:extent cx="1775460" cy="2094865"/>
                <wp:effectExtent l="0" t="0" r="0" b="63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75460" cy="2094865"/>
                        </a:xfrm>
                        <a:prstGeom prst="rect">
                          <a:avLst/>
                        </a:prstGeom>
                        <a:noFill/>
                        <a:ln>
                          <a:noFill/>
                        </a:ln>
                      </pic:spPr>
                    </pic:pic>
                  </a:graphicData>
                </a:graphic>
              </wp:anchor>
            </w:drawing>
          </w:r>
          <w:r w:rsidRPr="00776894">
            <w:rPr>
              <w:rFonts w:cs="Times New Roman"/>
              <w:sz w:val="32"/>
              <w:szCs w:val="32"/>
            </w:rPr>
            <w:t>Albert-Ludwigs-Universität Freiburg</w:t>
          </w:r>
          <w:r w:rsidRPr="00776894">
            <w:rPr>
              <w:sz w:val="32"/>
              <w:szCs w:val="32"/>
            </w:rPr>
            <w:t xml:space="preserve"> </w:t>
          </w:r>
        </w:p>
        <w:p w14:paraId="68714EB3" w14:textId="77777777" w:rsidR="00FD1EF4" w:rsidRDefault="00FD1EF4" w:rsidP="00FD1EF4">
          <w:pPr>
            <w:spacing w:after="128" w:line="240" w:lineRule="auto"/>
            <w:jc w:val="center"/>
            <w:rPr>
              <w:szCs w:val="24"/>
            </w:rPr>
          </w:pPr>
        </w:p>
        <w:p w14:paraId="5DE50530" w14:textId="77777777" w:rsidR="00FD1EF4" w:rsidRDefault="00FD1EF4" w:rsidP="00FD1EF4">
          <w:pPr>
            <w:spacing w:after="128" w:line="240" w:lineRule="auto"/>
            <w:jc w:val="center"/>
            <w:rPr>
              <w:szCs w:val="24"/>
            </w:rPr>
          </w:pPr>
        </w:p>
        <w:p w14:paraId="3604EC50" w14:textId="77777777" w:rsidR="00FD1EF4" w:rsidRDefault="00FD1EF4" w:rsidP="00FD1EF4">
          <w:pPr>
            <w:spacing w:after="128" w:line="240" w:lineRule="auto"/>
            <w:jc w:val="center"/>
            <w:rPr>
              <w:sz w:val="28"/>
              <w:szCs w:val="28"/>
            </w:rPr>
          </w:pPr>
        </w:p>
        <w:p w14:paraId="75EA85C9" w14:textId="77777777" w:rsidR="00FD1EF4" w:rsidRPr="00776894" w:rsidRDefault="00FD1EF4" w:rsidP="00FD1EF4">
          <w:pPr>
            <w:spacing w:after="128" w:line="240" w:lineRule="auto"/>
            <w:jc w:val="center"/>
            <w:rPr>
              <w:sz w:val="28"/>
              <w:szCs w:val="28"/>
            </w:rPr>
          </w:pPr>
        </w:p>
        <w:p w14:paraId="5981BFAA" w14:textId="74275AD6" w:rsidR="00376095" w:rsidRPr="00776894" w:rsidRDefault="00376095" w:rsidP="00771050">
          <w:pPr>
            <w:spacing w:after="128" w:line="240" w:lineRule="auto"/>
            <w:jc w:val="center"/>
            <w:rPr>
              <w:rFonts w:cs="Times New Roman"/>
              <w:b/>
              <w:bCs/>
              <w:sz w:val="44"/>
              <w:szCs w:val="44"/>
            </w:rPr>
          </w:pPr>
          <w:r>
            <w:rPr>
              <w:rFonts w:cs="Times New Roman"/>
              <w:b/>
              <w:bCs/>
              <w:sz w:val="44"/>
              <w:szCs w:val="44"/>
            </w:rPr>
            <w:t>Automatisierte Identifizierung von Wirkstoffen in wissenschaftlicher Literatur mithilfe maschineller Ler</w:t>
          </w:r>
          <w:r w:rsidR="000D268F">
            <w:rPr>
              <w:rFonts w:cs="Times New Roman"/>
              <w:b/>
              <w:bCs/>
              <w:sz w:val="44"/>
              <w:szCs w:val="44"/>
            </w:rPr>
            <w:t>n</w:t>
          </w:r>
          <w:r>
            <w:rPr>
              <w:rFonts w:cs="Times New Roman"/>
              <w:b/>
              <w:bCs/>
              <w:sz w:val="44"/>
              <w:szCs w:val="44"/>
            </w:rPr>
            <w:t xml:space="preserve">verfahren </w:t>
          </w:r>
        </w:p>
        <w:p w14:paraId="54AD0C74" w14:textId="77777777" w:rsidR="00FD1EF4" w:rsidRDefault="00FD1EF4" w:rsidP="00FD1EF4">
          <w:pPr>
            <w:spacing w:after="128" w:line="240" w:lineRule="auto"/>
            <w:jc w:val="center"/>
            <w:rPr>
              <w:rFonts w:cs="Times New Roman"/>
              <w:b/>
              <w:bCs/>
              <w:sz w:val="40"/>
              <w:szCs w:val="40"/>
            </w:rPr>
          </w:pPr>
        </w:p>
        <w:p w14:paraId="0DC39E80" w14:textId="77777777" w:rsidR="00FD1EF4" w:rsidRDefault="00FD1EF4" w:rsidP="00FD1EF4">
          <w:pPr>
            <w:spacing w:after="128" w:line="240" w:lineRule="auto"/>
            <w:jc w:val="center"/>
            <w:rPr>
              <w:rFonts w:cs="Times New Roman"/>
              <w:b/>
              <w:bCs/>
              <w:sz w:val="40"/>
              <w:szCs w:val="40"/>
            </w:rPr>
          </w:pPr>
        </w:p>
        <w:p w14:paraId="24A45E9B" w14:textId="77777777" w:rsidR="00FD1EF4" w:rsidRDefault="00FD1EF4" w:rsidP="00FD1EF4">
          <w:pPr>
            <w:spacing w:after="128" w:line="240" w:lineRule="auto"/>
            <w:jc w:val="center"/>
            <w:rPr>
              <w:rFonts w:cs="Times New Roman"/>
              <w:b/>
              <w:bCs/>
              <w:sz w:val="40"/>
              <w:szCs w:val="40"/>
            </w:rPr>
          </w:pPr>
        </w:p>
        <w:p w14:paraId="50CE2C6F" w14:textId="77777777" w:rsidR="00FD1EF4" w:rsidRDefault="00FD1EF4" w:rsidP="00FD1EF4">
          <w:pPr>
            <w:spacing w:after="128" w:line="240" w:lineRule="auto"/>
            <w:jc w:val="center"/>
            <w:rPr>
              <w:rFonts w:cs="Times New Roman"/>
              <w:b/>
              <w:bCs/>
              <w:sz w:val="40"/>
              <w:szCs w:val="40"/>
            </w:rPr>
          </w:pPr>
        </w:p>
        <w:p w14:paraId="108B8D25" w14:textId="77777777" w:rsidR="00FD1EF4" w:rsidRDefault="00FD1EF4" w:rsidP="00FD1EF4">
          <w:pPr>
            <w:spacing w:after="128" w:line="240" w:lineRule="auto"/>
            <w:jc w:val="center"/>
            <w:rPr>
              <w:rFonts w:cs="Times New Roman"/>
              <w:b/>
              <w:bCs/>
              <w:sz w:val="40"/>
              <w:szCs w:val="40"/>
            </w:rPr>
          </w:pPr>
        </w:p>
        <w:p w14:paraId="54B290B8" w14:textId="77777777" w:rsidR="00FD1EF4" w:rsidRDefault="00FD1EF4" w:rsidP="00FD1EF4">
          <w:pPr>
            <w:spacing w:after="128" w:line="240" w:lineRule="auto"/>
            <w:jc w:val="center"/>
            <w:rPr>
              <w:rFonts w:cs="Times New Roman"/>
              <w:b/>
              <w:bCs/>
              <w:sz w:val="40"/>
              <w:szCs w:val="40"/>
            </w:rPr>
          </w:pPr>
        </w:p>
        <w:p w14:paraId="6166B93C" w14:textId="44819B86" w:rsidR="00FD1EF4" w:rsidRPr="00776894" w:rsidRDefault="00376095" w:rsidP="00FD1EF4">
          <w:pPr>
            <w:spacing w:after="128" w:line="240" w:lineRule="auto"/>
            <w:jc w:val="center"/>
            <w:rPr>
              <w:rFonts w:cs="Times New Roman"/>
              <w:sz w:val="32"/>
              <w:szCs w:val="32"/>
            </w:rPr>
          </w:pPr>
          <w:r>
            <w:rPr>
              <w:rFonts w:cs="Times New Roman"/>
              <w:sz w:val="32"/>
              <w:szCs w:val="32"/>
            </w:rPr>
            <w:t>Bachelorarbeit</w:t>
          </w:r>
        </w:p>
        <w:p w14:paraId="3CDD1D32" w14:textId="0703C4DB" w:rsidR="00FD1EF4" w:rsidRPr="00776894" w:rsidRDefault="00376095" w:rsidP="00FD1EF4">
          <w:pPr>
            <w:spacing w:after="128" w:line="240" w:lineRule="auto"/>
            <w:jc w:val="center"/>
            <w:rPr>
              <w:rFonts w:cs="Times New Roman"/>
              <w:i/>
              <w:iCs/>
              <w:sz w:val="32"/>
              <w:szCs w:val="32"/>
            </w:rPr>
          </w:pPr>
          <w:r>
            <w:rPr>
              <w:rFonts w:cs="Times New Roman"/>
              <w:i/>
              <w:iCs/>
              <w:sz w:val="32"/>
              <w:szCs w:val="32"/>
            </w:rPr>
            <w:t>Pharmazeutische Wissenschaften</w:t>
          </w:r>
        </w:p>
        <w:p w14:paraId="09B5DE4F" w14:textId="77777777" w:rsidR="00FD1EF4" w:rsidRPr="00776894" w:rsidRDefault="00FD1EF4" w:rsidP="00FD1EF4">
          <w:pPr>
            <w:spacing w:after="128" w:line="240" w:lineRule="auto"/>
            <w:jc w:val="center"/>
            <w:rPr>
              <w:rFonts w:cs="Times New Roman"/>
              <w:sz w:val="32"/>
              <w:szCs w:val="32"/>
            </w:rPr>
          </w:pPr>
        </w:p>
        <w:p w14:paraId="211E39B1" w14:textId="3AEB669F" w:rsidR="00FD1EF4" w:rsidRDefault="00376095" w:rsidP="00FD1EF4">
          <w:pPr>
            <w:spacing w:before="3" w:after="128" w:line="240" w:lineRule="auto"/>
            <w:jc w:val="center"/>
            <w:rPr>
              <w:rFonts w:cs="Times New Roman"/>
              <w:sz w:val="32"/>
              <w:szCs w:val="32"/>
            </w:rPr>
          </w:pPr>
          <w:r>
            <w:rPr>
              <w:rFonts w:cs="Times New Roman"/>
              <w:sz w:val="32"/>
              <w:szCs w:val="32"/>
            </w:rPr>
            <w:t xml:space="preserve">Manuel Dorer </w:t>
          </w:r>
        </w:p>
        <w:p w14:paraId="73CCBED2" w14:textId="77777777" w:rsidR="003438E1" w:rsidRDefault="003438E1" w:rsidP="00FD1EF4">
          <w:pPr>
            <w:spacing w:before="3" w:after="128" w:line="240" w:lineRule="auto"/>
            <w:jc w:val="center"/>
            <w:rPr>
              <w:rFonts w:cs="Times New Roman"/>
              <w:sz w:val="32"/>
              <w:szCs w:val="32"/>
            </w:rPr>
          </w:pPr>
        </w:p>
        <w:p w14:paraId="13DE8FDE" w14:textId="2634A169" w:rsidR="00CD6FF4" w:rsidRDefault="00CD6FF4" w:rsidP="00CD6FF4">
          <w:pPr>
            <w:tabs>
              <w:tab w:val="left" w:pos="6190"/>
            </w:tabs>
            <w:spacing w:after="128" w:line="240" w:lineRule="auto"/>
            <w:ind w:left="288"/>
            <w:jc w:val="left"/>
            <w:rPr>
              <w:rFonts w:cs="Times New Roman"/>
              <w:sz w:val="32"/>
              <w:szCs w:val="32"/>
            </w:rPr>
          </w:pPr>
          <w:r>
            <w:rPr>
              <w:rFonts w:cs="Times New Roman"/>
              <w:sz w:val="32"/>
              <w:szCs w:val="32"/>
            </w:rPr>
            <w:tab/>
          </w:r>
        </w:p>
        <w:p w14:paraId="1F980F99" w14:textId="335A0B87" w:rsidR="00FD1EF4" w:rsidRPr="00BF4A54" w:rsidRDefault="00376095" w:rsidP="00FD1EF4">
          <w:pPr>
            <w:spacing w:after="128" w:line="240" w:lineRule="auto"/>
            <w:ind w:left="288"/>
            <w:jc w:val="left"/>
            <w:rPr>
              <w:rFonts w:cs="Times New Roman"/>
              <w:sz w:val="28"/>
              <w:szCs w:val="28"/>
            </w:rPr>
          </w:pPr>
          <w:r w:rsidRPr="00376095">
            <w:rPr>
              <w:rFonts w:cs="Times New Roman"/>
              <w:sz w:val="28"/>
              <w:szCs w:val="28"/>
            </w:rPr>
            <w:lastRenderedPageBreak/>
            <w:t>Fakultät für Chemie und Pharmazie</w:t>
          </w:r>
          <w:r w:rsidR="00FD1EF4" w:rsidRPr="00BF4A54">
            <w:rPr>
              <w:rFonts w:cs="Times New Roman"/>
              <w:sz w:val="28"/>
              <w:szCs w:val="28"/>
            </w:rPr>
            <w:t>,</w:t>
          </w:r>
        </w:p>
        <w:p w14:paraId="6D46964C" w14:textId="2BDFF5AF" w:rsidR="00FD1EF4" w:rsidRDefault="001D1211" w:rsidP="001D1211">
          <w:pPr>
            <w:spacing w:after="128" w:line="240" w:lineRule="auto"/>
            <w:ind w:left="288"/>
            <w:jc w:val="left"/>
            <w:rPr>
              <w:rFonts w:cs="Times New Roman"/>
              <w:sz w:val="28"/>
              <w:szCs w:val="28"/>
            </w:rPr>
          </w:pPr>
          <w:r w:rsidRPr="001D1211">
            <w:rPr>
              <w:rFonts w:cs="Times New Roman"/>
              <w:sz w:val="28"/>
              <w:szCs w:val="28"/>
            </w:rPr>
            <w:t>Institut für Pharmazeutische Wissenschaften</w:t>
          </w:r>
          <w:r w:rsidR="00FD1EF4" w:rsidRPr="00BF4A54">
            <w:rPr>
              <w:rFonts w:cs="Times New Roman"/>
              <w:sz w:val="28"/>
              <w:szCs w:val="28"/>
            </w:rPr>
            <w:t>,</w:t>
          </w:r>
        </w:p>
        <w:p w14:paraId="49E0FEC2" w14:textId="72024511" w:rsidR="001D1211" w:rsidRDefault="001D1211" w:rsidP="001D1211">
          <w:pPr>
            <w:spacing w:after="128" w:line="240" w:lineRule="auto"/>
            <w:ind w:left="288"/>
            <w:jc w:val="left"/>
            <w:rPr>
              <w:rFonts w:cs="Times New Roman"/>
              <w:sz w:val="28"/>
              <w:szCs w:val="28"/>
            </w:rPr>
          </w:pPr>
          <w:r w:rsidRPr="001D1211">
            <w:rPr>
              <w:rFonts w:cs="Times New Roman"/>
              <w:sz w:val="28"/>
              <w:szCs w:val="28"/>
            </w:rPr>
            <w:t>Pharmazeutische Bioinformatik</w:t>
          </w:r>
        </w:p>
        <w:p w14:paraId="5C209ECD" w14:textId="77777777" w:rsidR="001D1211" w:rsidRPr="001D1211" w:rsidRDefault="001D1211" w:rsidP="001D1211">
          <w:pPr>
            <w:spacing w:after="128" w:line="240" w:lineRule="auto"/>
            <w:ind w:left="288"/>
            <w:jc w:val="left"/>
            <w:rPr>
              <w:rFonts w:cs="Times New Roman"/>
              <w:sz w:val="28"/>
              <w:szCs w:val="28"/>
            </w:rPr>
          </w:pPr>
        </w:p>
        <w:p w14:paraId="4800CBC8" w14:textId="77777777" w:rsidR="00FD1EF4" w:rsidRDefault="00FD1EF4" w:rsidP="00FD1EF4">
          <w:pPr>
            <w:spacing w:before="3" w:after="128" w:line="240" w:lineRule="auto"/>
            <w:jc w:val="center"/>
            <w:rPr>
              <w:rFonts w:cs="Times New Roman"/>
              <w:noProof/>
              <w:szCs w:val="24"/>
            </w:rPr>
          </w:pPr>
        </w:p>
        <w:p w14:paraId="6196A054" w14:textId="77777777" w:rsidR="00FD1EF4" w:rsidRDefault="00FD1EF4" w:rsidP="00FD1EF4">
          <w:pPr>
            <w:spacing w:before="3" w:after="128" w:line="240" w:lineRule="auto"/>
            <w:jc w:val="center"/>
            <w:rPr>
              <w:rFonts w:cs="Times New Roman"/>
              <w:noProof/>
              <w:szCs w:val="24"/>
            </w:rPr>
          </w:pPr>
        </w:p>
        <w:p w14:paraId="6A91AD33" w14:textId="77777777" w:rsidR="00FD1EF4" w:rsidRDefault="00FD1EF4" w:rsidP="00FD1EF4">
          <w:pPr>
            <w:spacing w:before="3" w:after="128" w:line="240" w:lineRule="auto"/>
            <w:jc w:val="center"/>
            <w:rPr>
              <w:rFonts w:cs="Times New Roman"/>
              <w:noProof/>
              <w:szCs w:val="24"/>
            </w:rPr>
          </w:pPr>
        </w:p>
        <w:p w14:paraId="71AE72F0" w14:textId="77777777" w:rsidR="00FD1EF4" w:rsidRDefault="00FD1EF4" w:rsidP="00FD1EF4">
          <w:pPr>
            <w:spacing w:before="3" w:after="128" w:line="240" w:lineRule="auto"/>
            <w:jc w:val="center"/>
            <w:rPr>
              <w:rFonts w:cs="Times New Roman"/>
              <w:noProof/>
              <w:szCs w:val="24"/>
            </w:rPr>
          </w:pPr>
        </w:p>
        <w:p w14:paraId="4C7C533A" w14:textId="77777777" w:rsidR="00FD1EF4" w:rsidRDefault="00FD1EF4" w:rsidP="00FD1EF4">
          <w:pPr>
            <w:spacing w:before="3" w:after="128" w:line="240" w:lineRule="auto"/>
            <w:jc w:val="center"/>
            <w:rPr>
              <w:rFonts w:cs="Times New Roman"/>
              <w:noProof/>
              <w:szCs w:val="24"/>
            </w:rPr>
          </w:pPr>
        </w:p>
        <w:p w14:paraId="5891C397" w14:textId="77777777" w:rsidR="00FD1EF4" w:rsidRDefault="00FD1EF4" w:rsidP="00FD1EF4">
          <w:pPr>
            <w:spacing w:before="3" w:after="128" w:line="240" w:lineRule="auto"/>
            <w:jc w:val="center"/>
            <w:rPr>
              <w:rFonts w:cs="Times New Roman"/>
              <w:noProof/>
              <w:szCs w:val="24"/>
            </w:rPr>
          </w:pPr>
        </w:p>
        <w:p w14:paraId="6B096ACB" w14:textId="77777777" w:rsidR="00FD1EF4" w:rsidRDefault="00FD1EF4" w:rsidP="00FD1EF4">
          <w:pPr>
            <w:spacing w:before="3" w:after="128" w:line="240" w:lineRule="auto"/>
            <w:jc w:val="center"/>
            <w:rPr>
              <w:rFonts w:cs="Times New Roman"/>
              <w:noProof/>
              <w:szCs w:val="24"/>
            </w:rPr>
          </w:pPr>
        </w:p>
        <w:p w14:paraId="6352E003" w14:textId="77777777" w:rsidR="00FD1EF4" w:rsidRDefault="00FD1EF4" w:rsidP="00FD1EF4">
          <w:pPr>
            <w:spacing w:before="3" w:after="128" w:line="240" w:lineRule="auto"/>
            <w:jc w:val="center"/>
            <w:rPr>
              <w:rFonts w:cs="Times New Roman"/>
              <w:noProof/>
              <w:szCs w:val="24"/>
            </w:rPr>
          </w:pPr>
        </w:p>
        <w:p w14:paraId="29E3900B" w14:textId="77777777" w:rsidR="00F8389F" w:rsidRDefault="00B341AF" w:rsidP="00FD1EF4">
          <w:pPr>
            <w:spacing w:before="3" w:after="128" w:line="240" w:lineRule="auto"/>
            <w:jc w:val="center"/>
            <w:rPr>
              <w:rFonts w:cs="Times New Roman"/>
              <w:noProof/>
              <w:szCs w:val="24"/>
            </w:rPr>
          </w:pPr>
          <w:r>
            <w:rPr>
              <w:rFonts w:cs="Times New Roman"/>
              <w:noProof/>
              <w:szCs w:val="24"/>
            </w:rPr>
            <w:t xml:space="preserve">vorgelegt von </w:t>
          </w:r>
        </w:p>
        <w:p w14:paraId="33C4B7E0" w14:textId="6B39F7C7" w:rsidR="00FD1EF4" w:rsidRDefault="008569D2" w:rsidP="00FD1EF4">
          <w:pPr>
            <w:spacing w:before="3" w:after="128" w:line="240" w:lineRule="auto"/>
            <w:jc w:val="center"/>
            <w:rPr>
              <w:rFonts w:cs="Times New Roman"/>
              <w:szCs w:val="24"/>
            </w:rPr>
          </w:pPr>
          <w:r>
            <w:rPr>
              <w:rFonts w:cs="Times New Roman"/>
              <w:noProof/>
              <w:szCs w:val="24"/>
            </w:rPr>
            <w:t>Manuel Dorer</w:t>
          </w:r>
        </w:p>
        <w:p w14:paraId="1A8F28EA" w14:textId="1FA6F51A" w:rsidR="00F8389F" w:rsidRPr="00BF4A54" w:rsidRDefault="00F8389F" w:rsidP="00FD1EF4">
          <w:pPr>
            <w:spacing w:before="3" w:after="128" w:line="240" w:lineRule="auto"/>
            <w:jc w:val="center"/>
            <w:rPr>
              <w:rFonts w:cs="Times New Roman"/>
              <w:szCs w:val="24"/>
            </w:rPr>
          </w:pPr>
          <w:r w:rsidRPr="00F8389F">
            <w:rPr>
              <w:rFonts w:cs="Times New Roman"/>
              <w:szCs w:val="24"/>
            </w:rPr>
            <w:t xml:space="preserve">am </w:t>
          </w:r>
          <w:proofErr w:type="gramStart"/>
          <w:r w:rsidR="00CA3282">
            <w:rPr>
              <w:rFonts w:cs="Times New Roman"/>
              <w:szCs w:val="24"/>
            </w:rPr>
            <w:t>XX</w:t>
          </w:r>
          <w:r w:rsidRPr="00F8389F">
            <w:rPr>
              <w:rFonts w:cs="Times New Roman"/>
              <w:szCs w:val="24"/>
            </w:rPr>
            <w:t xml:space="preserve"> </w:t>
          </w:r>
          <w:r w:rsidR="00CA3282">
            <w:rPr>
              <w:rFonts w:cs="Times New Roman"/>
              <w:szCs w:val="24"/>
            </w:rPr>
            <w:t>.XX</w:t>
          </w:r>
          <w:proofErr w:type="gramEnd"/>
          <w:r w:rsidRPr="00F8389F">
            <w:rPr>
              <w:rFonts w:cs="Times New Roman"/>
              <w:szCs w:val="24"/>
            </w:rPr>
            <w:t xml:space="preserve"> 20</w:t>
          </w:r>
          <w:r w:rsidR="00441462">
            <w:rPr>
              <w:rFonts w:cs="Times New Roman"/>
              <w:szCs w:val="24"/>
            </w:rPr>
            <w:t>21</w:t>
          </w:r>
          <w:r w:rsidRPr="00F8389F">
            <w:rPr>
              <w:rFonts w:cs="Times New Roman"/>
              <w:szCs w:val="24"/>
            </w:rPr>
            <w:t>, Freiburg</w:t>
          </w:r>
        </w:p>
        <w:p w14:paraId="1CCEDD86" w14:textId="77777777" w:rsidR="00FD1EF4" w:rsidRDefault="00FD1EF4" w:rsidP="00FD1EF4">
          <w:pPr>
            <w:spacing w:after="128" w:line="240" w:lineRule="auto"/>
            <w:jc w:val="center"/>
            <w:rPr>
              <w:rFonts w:cs="Times New Roman"/>
              <w:noProof/>
              <w:sz w:val="32"/>
              <w:szCs w:val="32"/>
            </w:rPr>
          </w:pPr>
        </w:p>
        <w:p w14:paraId="125EEDBE" w14:textId="77777777" w:rsidR="00FD1EF4" w:rsidRDefault="00FD1EF4" w:rsidP="00FD1EF4">
          <w:pPr>
            <w:spacing w:after="128" w:line="240" w:lineRule="auto"/>
            <w:jc w:val="center"/>
            <w:rPr>
              <w:rFonts w:cs="Times New Roman"/>
              <w:noProof/>
              <w:sz w:val="32"/>
              <w:szCs w:val="32"/>
            </w:rPr>
          </w:pPr>
        </w:p>
        <w:p w14:paraId="5ED35B27" w14:textId="327B6BD4" w:rsidR="00FD1EF4" w:rsidRDefault="00FD1EF4" w:rsidP="00FD1EF4">
          <w:pPr>
            <w:spacing w:after="128" w:line="240" w:lineRule="auto"/>
            <w:jc w:val="center"/>
            <w:rPr>
              <w:rFonts w:cs="Times New Roman"/>
              <w:noProof/>
              <w:sz w:val="32"/>
              <w:szCs w:val="32"/>
            </w:rPr>
          </w:pPr>
        </w:p>
        <w:p w14:paraId="43E479F5" w14:textId="2F2792F5" w:rsidR="008056AE" w:rsidRDefault="008056AE" w:rsidP="00FD1EF4">
          <w:pPr>
            <w:spacing w:after="128" w:line="240" w:lineRule="auto"/>
            <w:jc w:val="center"/>
            <w:rPr>
              <w:rFonts w:cs="Times New Roman"/>
              <w:noProof/>
              <w:sz w:val="32"/>
              <w:szCs w:val="32"/>
            </w:rPr>
          </w:pPr>
        </w:p>
        <w:p w14:paraId="1C3D8A83" w14:textId="7FF77E54" w:rsidR="008056AE" w:rsidRDefault="008056AE" w:rsidP="00FD1EF4">
          <w:pPr>
            <w:spacing w:after="128" w:line="240" w:lineRule="auto"/>
            <w:jc w:val="center"/>
            <w:rPr>
              <w:rFonts w:cs="Times New Roman"/>
              <w:noProof/>
              <w:sz w:val="32"/>
              <w:szCs w:val="32"/>
            </w:rPr>
          </w:pPr>
        </w:p>
        <w:p w14:paraId="54B66C4D" w14:textId="7565B5B0" w:rsidR="008056AE" w:rsidRDefault="008056AE" w:rsidP="00FD1EF4">
          <w:pPr>
            <w:spacing w:after="128" w:line="240" w:lineRule="auto"/>
            <w:jc w:val="center"/>
            <w:rPr>
              <w:rFonts w:cs="Times New Roman"/>
              <w:noProof/>
              <w:sz w:val="32"/>
              <w:szCs w:val="32"/>
            </w:rPr>
          </w:pPr>
        </w:p>
        <w:p w14:paraId="59F81A78" w14:textId="77777777" w:rsidR="008056AE" w:rsidRDefault="008056AE" w:rsidP="00FD1EF4">
          <w:pPr>
            <w:spacing w:after="128" w:line="240" w:lineRule="auto"/>
            <w:jc w:val="center"/>
            <w:rPr>
              <w:rFonts w:cs="Times New Roman"/>
              <w:noProof/>
              <w:sz w:val="32"/>
              <w:szCs w:val="32"/>
            </w:rPr>
          </w:pPr>
        </w:p>
        <w:p w14:paraId="6D5CCBCB" w14:textId="6C79F879" w:rsidR="00FD1EF4" w:rsidRPr="00BF4A54" w:rsidRDefault="008569D2" w:rsidP="00FD1EF4">
          <w:pPr>
            <w:spacing w:after="128" w:line="240" w:lineRule="auto"/>
            <w:ind w:left="288"/>
            <w:rPr>
              <w:rFonts w:cs="Times New Roman"/>
            </w:rPr>
          </w:pPr>
          <w:commentRangeStart w:id="0"/>
          <w:r>
            <w:rPr>
              <w:rFonts w:cs="Times New Roman"/>
            </w:rPr>
            <w:t>Erstgutachter</w:t>
          </w:r>
          <w:commentRangeEnd w:id="0"/>
          <w:r w:rsidR="00A367D6">
            <w:rPr>
              <w:rStyle w:val="Kommentarzeichen"/>
            </w:rPr>
            <w:commentReference w:id="0"/>
          </w:r>
          <w:r>
            <w:rPr>
              <w:rFonts w:cs="Times New Roman"/>
            </w:rPr>
            <w:t>:</w:t>
          </w:r>
          <w:r>
            <w:rPr>
              <w:rFonts w:cs="Times New Roman"/>
            </w:rPr>
            <w:tab/>
          </w:r>
          <w:r w:rsidR="00FD1EF4" w:rsidRPr="00BF4A54">
            <w:rPr>
              <w:rFonts w:cs="Times New Roman"/>
            </w:rPr>
            <w:tab/>
          </w:r>
          <w:r w:rsidR="001D1211" w:rsidRPr="001D1211">
            <w:rPr>
              <w:rFonts w:cs="Times New Roman"/>
            </w:rPr>
            <w:t>Prof. Dr. Stefan Günther</w:t>
          </w:r>
        </w:p>
        <w:p w14:paraId="1C0328C7" w14:textId="2BE67B12" w:rsidR="00FD1EF4" w:rsidRPr="00BF4A54" w:rsidRDefault="001D1211" w:rsidP="008056AE">
          <w:pPr>
            <w:spacing w:after="128" w:line="240" w:lineRule="auto"/>
            <w:ind w:left="2266" w:firstLine="566"/>
            <w:rPr>
              <w:rFonts w:cs="Times New Roman"/>
            </w:rPr>
          </w:pPr>
          <w:r w:rsidRPr="001D1211">
            <w:rPr>
              <w:rFonts w:cs="Times New Roman"/>
            </w:rPr>
            <w:t>Pharmazeutische Bioinformatik</w:t>
          </w:r>
          <w:r w:rsidR="00FD1EF4" w:rsidRPr="00BF4A54">
            <w:rPr>
              <w:rFonts w:cs="Times New Roman"/>
            </w:rPr>
            <w:t xml:space="preserve">, </w:t>
          </w:r>
        </w:p>
        <w:p w14:paraId="404021DA" w14:textId="77777777"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p>
        <w:p w14:paraId="775F6D93" w14:textId="6D51E935" w:rsidR="00FD1EF4" w:rsidRPr="00BF4A54" w:rsidRDefault="008569D2" w:rsidP="00FD1EF4">
          <w:pPr>
            <w:spacing w:after="128" w:line="240" w:lineRule="auto"/>
            <w:ind w:left="288"/>
            <w:rPr>
              <w:rFonts w:cs="Times New Roman"/>
            </w:rPr>
          </w:pPr>
          <w:r>
            <w:rPr>
              <w:rFonts w:cs="Times New Roman"/>
            </w:rPr>
            <w:t>Zweitgutachter:</w:t>
          </w:r>
          <w:r>
            <w:rPr>
              <w:rFonts w:cs="Times New Roman"/>
            </w:rPr>
            <w:tab/>
          </w:r>
          <w:r w:rsidR="00FD1EF4" w:rsidRPr="00BF4A54">
            <w:rPr>
              <w:rFonts w:cs="Times New Roman"/>
            </w:rPr>
            <w:tab/>
          </w:r>
          <w:r w:rsidR="001D1211" w:rsidRPr="001D1211">
            <w:rPr>
              <w:rFonts w:cs="Times New Roman"/>
            </w:rPr>
            <w:t xml:space="preserve">Jun.-Prof. Dr. Jennifer </w:t>
          </w:r>
          <w:proofErr w:type="spellStart"/>
          <w:r w:rsidR="001D1211" w:rsidRPr="001D1211">
            <w:rPr>
              <w:rFonts w:cs="Times New Roman"/>
            </w:rPr>
            <w:t>Andexer</w:t>
          </w:r>
          <w:proofErr w:type="spellEnd"/>
          <w:r w:rsidR="00B14307">
            <w:rPr>
              <w:rFonts w:cs="Times New Roman"/>
            </w:rPr>
            <w:t>,</w:t>
          </w:r>
        </w:p>
        <w:p w14:paraId="22FBA840" w14:textId="3C458C7D" w:rsidR="00FD1EF4" w:rsidRPr="00BF4A54" w:rsidRDefault="00FD1EF4" w:rsidP="00FD1EF4">
          <w:pPr>
            <w:spacing w:after="128" w:line="240" w:lineRule="auto"/>
            <w:ind w:left="288"/>
            <w:rPr>
              <w:rFonts w:cs="Times New Roman"/>
            </w:rPr>
          </w:pPr>
          <w:r w:rsidRPr="00BF4A54">
            <w:rPr>
              <w:rFonts w:cs="Times New Roman"/>
            </w:rPr>
            <w:tab/>
          </w:r>
          <w:r w:rsidRPr="00BF4A54">
            <w:rPr>
              <w:rFonts w:cs="Times New Roman"/>
            </w:rPr>
            <w:tab/>
          </w:r>
          <w:r w:rsidRPr="00BF4A54">
            <w:rPr>
              <w:rFonts w:cs="Times New Roman"/>
            </w:rPr>
            <w:tab/>
          </w:r>
          <w:r>
            <w:rPr>
              <w:rFonts w:cs="Times New Roman"/>
            </w:rPr>
            <w:tab/>
          </w:r>
          <w:r w:rsidR="001D1211" w:rsidRPr="001D1211">
            <w:rPr>
              <w:rFonts w:cs="Times New Roman"/>
            </w:rPr>
            <w:t>Pharmazeutische und Medizinische Chemie</w:t>
          </w:r>
          <w:r w:rsidRPr="00BF4A54">
            <w:rPr>
              <w:rFonts w:cs="Times New Roman"/>
            </w:rPr>
            <w:t>,</w:t>
          </w:r>
        </w:p>
        <w:p w14:paraId="2B725EDE" w14:textId="77777777"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p>
        <w:p w14:paraId="5DAE264A" w14:textId="7CFF4157" w:rsidR="00FD1EF4" w:rsidRPr="00BF4A54" w:rsidRDefault="001D1211" w:rsidP="00FD1EF4">
          <w:pPr>
            <w:spacing w:after="128" w:line="240" w:lineRule="auto"/>
            <w:ind w:left="288"/>
            <w:rPr>
              <w:rFonts w:cs="Times New Roman"/>
            </w:rPr>
          </w:pPr>
          <w:r>
            <w:rPr>
              <w:rFonts w:cs="Times New Roman"/>
            </w:rPr>
            <w:t>Betreuer</w:t>
          </w:r>
          <w:r w:rsidR="00FD1EF4" w:rsidRPr="00BF4A54">
            <w:rPr>
              <w:rFonts w:cs="Times New Roman"/>
            </w:rPr>
            <w:t>:</w:t>
          </w:r>
          <w:r w:rsidR="00FD1EF4" w:rsidRPr="00BF4A54">
            <w:rPr>
              <w:rFonts w:cs="Times New Roman"/>
            </w:rPr>
            <w:tab/>
          </w:r>
          <w:r w:rsidR="00FD1EF4" w:rsidRPr="00BF4A54">
            <w:rPr>
              <w:rFonts w:cs="Times New Roman"/>
            </w:rPr>
            <w:tab/>
          </w:r>
          <w:r w:rsidR="008056AE">
            <w:rPr>
              <w:rFonts w:cs="Times New Roman"/>
            </w:rPr>
            <w:tab/>
          </w:r>
          <w:r w:rsidRPr="001D1211">
            <w:rPr>
              <w:rFonts w:cs="Times New Roman"/>
            </w:rPr>
            <w:t xml:space="preserve">Ammar </w:t>
          </w:r>
          <w:proofErr w:type="spellStart"/>
          <w:r w:rsidRPr="001D1211">
            <w:rPr>
              <w:rFonts w:cs="Times New Roman"/>
            </w:rPr>
            <w:t>Qaseem</w:t>
          </w:r>
          <w:proofErr w:type="spellEnd"/>
          <w:r w:rsidR="00FD1EF4" w:rsidRPr="00BF4A54">
            <w:rPr>
              <w:rFonts w:cs="Times New Roman"/>
            </w:rPr>
            <w:t>,</w:t>
          </w:r>
        </w:p>
        <w:p w14:paraId="70DFE644" w14:textId="77777777" w:rsidR="001D1211" w:rsidRPr="00BF4A54" w:rsidRDefault="001D1211" w:rsidP="001D1211">
          <w:pPr>
            <w:spacing w:after="128" w:line="240" w:lineRule="auto"/>
            <w:ind w:left="2266" w:firstLine="566"/>
            <w:rPr>
              <w:rFonts w:cs="Times New Roman"/>
            </w:rPr>
          </w:pPr>
          <w:r w:rsidRPr="001D1211">
            <w:rPr>
              <w:rFonts w:cs="Times New Roman"/>
            </w:rPr>
            <w:t>Pharmazeutische Bioinformatik</w:t>
          </w:r>
          <w:r w:rsidRPr="00BF4A54">
            <w:rPr>
              <w:rFonts w:cs="Times New Roman"/>
            </w:rPr>
            <w:t xml:space="preserve">, </w:t>
          </w:r>
        </w:p>
        <w:p w14:paraId="7DA2EA14" w14:textId="413E3BE6"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r>
            <w:rPr>
              <w:rFonts w:cs="Times New Roman"/>
            </w:rPr>
            <w:tab/>
          </w:r>
        </w:p>
        <w:p w14:paraId="6DFAF879" w14:textId="77777777" w:rsidR="00FD1EF4" w:rsidRPr="00BF4A54" w:rsidRDefault="00FD1EF4" w:rsidP="00FD1EF4">
          <w:pPr>
            <w:spacing w:after="128" w:line="240" w:lineRule="auto"/>
            <w:rPr>
              <w:rFonts w:cs="Times New Roman"/>
            </w:rPr>
          </w:pPr>
          <w:r w:rsidRPr="00BF4A54">
            <w:rPr>
              <w:rFonts w:cs="Times New Roman"/>
              <w:noProof/>
              <w:sz w:val="28"/>
              <w:szCs w:val="28"/>
              <w:lang w:eastAsia="de-DE"/>
            </w:rPr>
            <w:drawing>
              <wp:anchor distT="0" distB="0" distL="114300" distR="114300" simplePos="0" relativeHeight="251666432" behindDoc="0" locked="0" layoutInCell="1" allowOverlap="1" wp14:anchorId="10263A8A" wp14:editId="25A08691">
                <wp:simplePos x="0" y="0"/>
                <wp:positionH relativeFrom="margin">
                  <wp:align>right</wp:align>
                </wp:positionH>
                <wp:positionV relativeFrom="margin">
                  <wp:align>top</wp:align>
                </wp:positionV>
                <wp:extent cx="1339850" cy="158115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39850" cy="15811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01B39DC" w14:textId="77777777" w:rsidR="00FD1EF4" w:rsidRDefault="00FD1EF4" w:rsidP="00FD1EF4">
          <w:pPr>
            <w:spacing w:after="128" w:line="240" w:lineRule="auto"/>
            <w:rPr>
              <w:rFonts w:cs="Times New Roman"/>
              <w:sz w:val="28"/>
              <w:szCs w:val="24"/>
            </w:rPr>
          </w:pPr>
          <w:r w:rsidRPr="00BF4A54">
            <w:rPr>
              <w:rFonts w:cs="Times New Roman"/>
              <w:sz w:val="28"/>
              <w:szCs w:val="24"/>
            </w:rPr>
            <w:t>Eigenständigkeitserklärung</w:t>
          </w:r>
        </w:p>
        <w:p w14:paraId="3F878929" w14:textId="77777777" w:rsidR="00FD1EF4" w:rsidRDefault="00FD1EF4" w:rsidP="00FD1EF4">
          <w:pPr>
            <w:spacing w:after="128" w:line="240" w:lineRule="auto"/>
            <w:rPr>
              <w:rFonts w:cs="Times New Roman"/>
              <w:sz w:val="28"/>
              <w:szCs w:val="24"/>
            </w:rPr>
          </w:pPr>
        </w:p>
        <w:p w14:paraId="4DA5B45F" w14:textId="6479DCE7" w:rsidR="00FD1EF4" w:rsidRPr="00BF4A54" w:rsidRDefault="00FD1EF4" w:rsidP="00FD1EF4">
          <w:pPr>
            <w:spacing w:after="128" w:line="240" w:lineRule="auto"/>
            <w:rPr>
              <w:rFonts w:cs="Times New Roman"/>
            </w:rPr>
          </w:pPr>
          <w:r w:rsidRPr="00BF4A54">
            <w:rPr>
              <w:rFonts w:cs="Times New Roman"/>
            </w:rPr>
            <w:t xml:space="preserve">Name des Studenten: </w:t>
          </w:r>
          <w:r w:rsidR="00B341AF">
            <w:rPr>
              <w:rFonts w:cs="Times New Roman"/>
            </w:rPr>
            <w:t>Manuel Dorer</w:t>
          </w:r>
          <w:r w:rsidRPr="00BF4A54">
            <w:rPr>
              <w:rFonts w:cs="Times New Roman"/>
            </w:rPr>
            <w:t xml:space="preserve"> </w:t>
          </w:r>
        </w:p>
        <w:p w14:paraId="69058F7A" w14:textId="4260D085" w:rsidR="00FD1EF4" w:rsidRDefault="00FD1EF4" w:rsidP="00FD1EF4">
          <w:pPr>
            <w:spacing w:after="128" w:line="240" w:lineRule="auto"/>
            <w:rPr>
              <w:rFonts w:cs="Times New Roman"/>
            </w:rPr>
          </w:pPr>
          <w:r w:rsidRPr="00BF4A54">
            <w:rPr>
              <w:rFonts w:cs="Times New Roman"/>
            </w:rPr>
            <w:t>Matrikelnummer: 45</w:t>
          </w:r>
          <w:r w:rsidR="008569D2">
            <w:rPr>
              <w:rFonts w:cs="Times New Roman"/>
            </w:rPr>
            <w:t>31053</w:t>
          </w:r>
        </w:p>
        <w:p w14:paraId="155E3BE6" w14:textId="77777777" w:rsidR="00FD1EF4" w:rsidRDefault="00FD1EF4" w:rsidP="00FD1EF4">
          <w:pPr>
            <w:spacing w:after="128" w:line="240" w:lineRule="auto"/>
            <w:rPr>
              <w:rFonts w:cs="Times New Roman"/>
            </w:rPr>
          </w:pPr>
        </w:p>
        <w:p w14:paraId="5B2CB4B4" w14:textId="77777777" w:rsidR="00FD1EF4" w:rsidRPr="00BF4A54" w:rsidRDefault="00FD1EF4" w:rsidP="00FD1EF4">
          <w:pPr>
            <w:spacing w:after="128" w:line="240" w:lineRule="auto"/>
            <w:rPr>
              <w:rFonts w:cs="Times New Roman"/>
            </w:rPr>
          </w:pPr>
        </w:p>
        <w:p w14:paraId="5D1D4889" w14:textId="77777777" w:rsidR="00FD1EF4" w:rsidRPr="00BF4A54" w:rsidRDefault="00FD1EF4" w:rsidP="00FD1EF4">
          <w:pPr>
            <w:spacing w:after="128" w:line="240" w:lineRule="auto"/>
            <w:rPr>
              <w:rFonts w:cs="Times New Roman"/>
            </w:rPr>
          </w:pPr>
        </w:p>
        <w:p w14:paraId="4774A63B" w14:textId="45501194" w:rsidR="00FD1EF4" w:rsidRDefault="00FD1EF4" w:rsidP="00FD1EF4">
          <w:pPr>
            <w:spacing w:after="128" w:line="240" w:lineRule="auto"/>
            <w:rPr>
              <w:rFonts w:cs="Times New Roman"/>
            </w:rPr>
          </w:pPr>
        </w:p>
        <w:p w14:paraId="2BBF26BF" w14:textId="5F3E27E7" w:rsidR="008056AE" w:rsidRDefault="008056AE" w:rsidP="00FD1EF4">
          <w:pPr>
            <w:spacing w:after="128" w:line="240" w:lineRule="auto"/>
            <w:rPr>
              <w:rFonts w:cs="Times New Roman"/>
            </w:rPr>
          </w:pPr>
        </w:p>
        <w:p w14:paraId="6E8DC3CC" w14:textId="4F9D651D" w:rsidR="008056AE" w:rsidRDefault="008056AE" w:rsidP="00FD1EF4">
          <w:pPr>
            <w:spacing w:after="128" w:line="240" w:lineRule="auto"/>
            <w:rPr>
              <w:rFonts w:cs="Times New Roman"/>
            </w:rPr>
          </w:pPr>
        </w:p>
        <w:p w14:paraId="643CFB0D" w14:textId="127802AF" w:rsidR="008056AE" w:rsidRDefault="008056AE" w:rsidP="00FD1EF4">
          <w:pPr>
            <w:spacing w:after="128" w:line="240" w:lineRule="auto"/>
            <w:rPr>
              <w:rFonts w:cs="Times New Roman"/>
            </w:rPr>
          </w:pPr>
        </w:p>
        <w:p w14:paraId="210BA8B3" w14:textId="77777777" w:rsidR="008056AE" w:rsidRPr="00BF4A54" w:rsidRDefault="008056AE" w:rsidP="00FD1EF4">
          <w:pPr>
            <w:spacing w:after="128" w:line="240" w:lineRule="auto"/>
            <w:rPr>
              <w:rFonts w:cs="Times New Roman"/>
            </w:rPr>
          </w:pPr>
        </w:p>
        <w:p w14:paraId="611A05F1" w14:textId="77777777" w:rsidR="00FD1EF4" w:rsidRPr="00DF5010" w:rsidRDefault="00FD1EF4" w:rsidP="00FD1EF4">
          <w:pPr>
            <w:spacing w:after="128" w:line="240" w:lineRule="auto"/>
            <w:jc w:val="center"/>
            <w:rPr>
              <w:rFonts w:cs="Times New Roman"/>
              <w:i/>
              <w:iCs/>
              <w:sz w:val="28"/>
              <w:szCs w:val="24"/>
            </w:rPr>
          </w:pPr>
          <w:r w:rsidRPr="00DF5010">
            <w:rPr>
              <w:rFonts w:cs="Times New Roman"/>
              <w:i/>
              <w:iCs/>
              <w:sz w:val="28"/>
              <w:szCs w:val="24"/>
            </w:rPr>
            <w:t>ERKLÄRUNG</w:t>
          </w:r>
        </w:p>
        <w:p w14:paraId="3E62C698" w14:textId="77777777" w:rsidR="00FD1EF4" w:rsidRPr="00DF5010" w:rsidRDefault="00FD1EF4" w:rsidP="00FD1EF4">
          <w:pPr>
            <w:spacing w:after="128" w:line="240" w:lineRule="auto"/>
            <w:jc w:val="center"/>
            <w:rPr>
              <w:rFonts w:cs="Times New Roman"/>
              <w:i/>
              <w:iCs/>
              <w:sz w:val="28"/>
              <w:szCs w:val="24"/>
            </w:rPr>
          </w:pPr>
          <w:r w:rsidRPr="00DF5010">
            <w:rPr>
              <w:rFonts w:cs="Times New Roman"/>
              <w:i/>
              <w:iCs/>
              <w:sz w:val="28"/>
              <w:szCs w:val="24"/>
            </w:rPr>
            <w:t xml:space="preserve">zur Abgabe der Bachelor-Arbeit </w:t>
          </w:r>
          <w:r w:rsidRPr="00DF5010">
            <w:rPr>
              <w:rFonts w:cs="Times New Roman"/>
              <w:i/>
              <w:iCs/>
              <w:sz w:val="28"/>
              <w:szCs w:val="24"/>
            </w:rPr>
            <w:br/>
            <w:t>im Studiengang B.Sc. Pharmazeutische Wissenschaften</w:t>
          </w:r>
        </w:p>
        <w:p w14:paraId="6E69791A" w14:textId="77777777" w:rsidR="00FD1EF4" w:rsidRPr="00BF4A54" w:rsidRDefault="00FD1EF4" w:rsidP="00FD1EF4">
          <w:pPr>
            <w:spacing w:after="128" w:line="240" w:lineRule="auto"/>
            <w:jc w:val="center"/>
            <w:rPr>
              <w:rFonts w:cs="Times New Roman"/>
              <w:i/>
              <w:iCs/>
            </w:rPr>
          </w:pPr>
        </w:p>
        <w:p w14:paraId="5F57CA03" w14:textId="77777777" w:rsidR="00FD1EF4" w:rsidRDefault="00FD1EF4" w:rsidP="00FD1EF4">
          <w:pPr>
            <w:spacing w:after="128" w:line="240" w:lineRule="auto"/>
            <w:rPr>
              <w:rFonts w:cs="Times New Roman"/>
            </w:rPr>
          </w:pPr>
          <w:r w:rsidRPr="00BF4A54">
            <w:rPr>
              <w:rFonts w:cs="Times New Roman"/>
            </w:rPr>
            <w:t xml:space="preserve">Hiermit versichere ich, dass ich die Bachelorarbeit selbstständig verfasst und keine andere als die von mir angegebenen Quellen und Hilfsmittel benutzt habe. Alle Zitate sind gekennzeichnet und alle Abbildungen enthalten nur die originalen Daten und sind in keinem Fall inhaltsverändernder Bildbearbeitung unterzogen worden. Die abgegebene schriftliche und elektronische Fassung </w:t>
          </w:r>
          <w:proofErr w:type="gramStart"/>
          <w:r w:rsidRPr="00BF4A54">
            <w:rPr>
              <w:rFonts w:cs="Times New Roman"/>
            </w:rPr>
            <w:t>sind</w:t>
          </w:r>
          <w:proofErr w:type="gramEnd"/>
          <w:r w:rsidRPr="00BF4A54">
            <w:rPr>
              <w:rFonts w:cs="Times New Roman"/>
            </w:rPr>
            <w:t xml:space="preserve"> identisch. Weiterhin versichere ich, dass die Arbeit noch nicht anderweitig als Bachelorarbeit eingereicht wurde.</w:t>
          </w:r>
        </w:p>
        <w:p w14:paraId="45EDC0C3" w14:textId="77777777" w:rsidR="00FD1EF4" w:rsidRDefault="00FD1EF4" w:rsidP="00FD1EF4">
          <w:pPr>
            <w:spacing w:after="128" w:line="240" w:lineRule="auto"/>
            <w:rPr>
              <w:rFonts w:cs="Times New Roman"/>
            </w:rPr>
          </w:pPr>
        </w:p>
        <w:p w14:paraId="4D08D35A" w14:textId="77777777" w:rsidR="00FD1EF4" w:rsidRDefault="00FD1EF4" w:rsidP="00FD1EF4">
          <w:pPr>
            <w:spacing w:after="128" w:line="240" w:lineRule="auto"/>
            <w:rPr>
              <w:rFonts w:cs="Times New Roman"/>
            </w:rPr>
          </w:pPr>
        </w:p>
        <w:p w14:paraId="66A10DB8" w14:textId="77777777" w:rsidR="00FD1EF4" w:rsidRDefault="00FD1EF4" w:rsidP="00FD1EF4">
          <w:pPr>
            <w:spacing w:after="128" w:line="240" w:lineRule="auto"/>
            <w:rPr>
              <w:rFonts w:cs="Times New Roman"/>
            </w:rPr>
          </w:pPr>
        </w:p>
        <w:p w14:paraId="4B982682" w14:textId="77777777" w:rsidR="00FD1EF4" w:rsidRDefault="00FD1EF4" w:rsidP="00FD1EF4">
          <w:pPr>
            <w:spacing w:after="128" w:line="240" w:lineRule="auto"/>
            <w:rPr>
              <w:rFonts w:cs="Times New Roman"/>
            </w:rPr>
          </w:pPr>
        </w:p>
        <w:p w14:paraId="270A1AD3" w14:textId="77777777" w:rsidR="00FD1EF4" w:rsidRDefault="00FD1EF4" w:rsidP="00FD1EF4">
          <w:pPr>
            <w:spacing w:after="128" w:line="240" w:lineRule="auto"/>
            <w:rPr>
              <w:rFonts w:cs="Times New Roman"/>
            </w:rPr>
          </w:pPr>
        </w:p>
        <w:p w14:paraId="49B3E313" w14:textId="77777777" w:rsidR="00FD1EF4" w:rsidRDefault="00FD1EF4" w:rsidP="00FD1EF4">
          <w:pPr>
            <w:spacing w:after="128" w:line="240" w:lineRule="auto"/>
            <w:rPr>
              <w:rFonts w:cs="Times New Roman"/>
            </w:rPr>
          </w:pPr>
        </w:p>
        <w:p w14:paraId="151B2240" w14:textId="77777777" w:rsidR="00FD1EF4" w:rsidRDefault="00FD1EF4" w:rsidP="00FD1EF4">
          <w:pPr>
            <w:spacing w:after="128" w:line="240" w:lineRule="auto"/>
            <w:rPr>
              <w:rFonts w:cs="Times New Roman"/>
            </w:rPr>
          </w:pPr>
        </w:p>
        <w:p w14:paraId="4CFDBCA1" w14:textId="77777777" w:rsidR="00FD1EF4" w:rsidRDefault="00FD1EF4" w:rsidP="00FD1EF4">
          <w:pPr>
            <w:spacing w:after="128" w:line="240" w:lineRule="auto"/>
            <w:rPr>
              <w:rFonts w:cs="Times New Roman"/>
            </w:rPr>
          </w:pPr>
        </w:p>
        <w:p w14:paraId="3D3A3BFD" w14:textId="77777777" w:rsidR="00FD1EF4" w:rsidRDefault="00FD1EF4" w:rsidP="00FD1EF4">
          <w:pPr>
            <w:spacing w:after="128" w:line="240" w:lineRule="auto"/>
            <w:rPr>
              <w:rFonts w:cs="Times New Roman"/>
            </w:rPr>
          </w:pPr>
        </w:p>
        <w:p w14:paraId="315540F7" w14:textId="77777777" w:rsidR="00AC6BD1" w:rsidRDefault="00FD1EF4" w:rsidP="00322727">
          <w:pPr>
            <w:spacing w:after="128" w:line="240" w:lineRule="auto"/>
            <w:rPr>
              <w:rFonts w:cs="Times New Roman"/>
            </w:rPr>
          </w:pPr>
          <w:r>
            <w:rPr>
              <w:rFonts w:cs="Times New Roman"/>
            </w:rPr>
            <w:t>............................................</w:t>
          </w:r>
          <w:r>
            <w:rPr>
              <w:rFonts w:cs="Times New Roman"/>
            </w:rPr>
            <w:tab/>
          </w:r>
          <w:r>
            <w:rPr>
              <w:rFonts w:cs="Times New Roman"/>
            </w:rPr>
            <w:tab/>
          </w:r>
          <w:r>
            <w:rPr>
              <w:rFonts w:cs="Times New Roman"/>
            </w:rPr>
            <w:tab/>
          </w:r>
          <w:r>
            <w:rPr>
              <w:rFonts w:cs="Times New Roman"/>
            </w:rPr>
            <w:tab/>
          </w:r>
          <w:r>
            <w:rPr>
              <w:rFonts w:cs="Times New Roman"/>
            </w:rPr>
            <w:tab/>
            <w:t>........................................................</w:t>
          </w:r>
          <w:r>
            <w:rPr>
              <w:rFonts w:cs="Times New Roman"/>
            </w:rPr>
            <w:br/>
          </w:r>
        </w:p>
        <w:p w14:paraId="6D243453" w14:textId="77777777" w:rsidR="00AC6BD1" w:rsidRDefault="00AC6BD1" w:rsidP="00322727">
          <w:pPr>
            <w:spacing w:after="128" w:line="240" w:lineRule="auto"/>
            <w:rPr>
              <w:rFonts w:cs="Times New Roman"/>
            </w:rPr>
          </w:pPr>
        </w:p>
        <w:p w14:paraId="683810F4" w14:textId="099DB191" w:rsidR="00322727" w:rsidRDefault="00FD1EF4" w:rsidP="00322727">
          <w:pPr>
            <w:spacing w:after="128" w:line="240" w:lineRule="auto"/>
            <w:rPr>
              <w:rFonts w:cs="Times New Roman"/>
            </w:rPr>
            <w:sectPr w:rsidR="00322727" w:rsidSect="00CB5DE2">
              <w:headerReference w:type="even" r:id="rId17"/>
              <w:footerReference w:type="even" r:id="rId18"/>
              <w:pgSz w:w="11906" w:h="16838"/>
              <w:pgMar w:top="1440" w:right="1440" w:bottom="1440" w:left="1440" w:header="708" w:footer="708" w:gutter="0"/>
              <w:pgNumType w:start="1"/>
              <w:cols w:space="708"/>
              <w:docGrid w:linePitch="360"/>
            </w:sectPr>
          </w:pPr>
          <w:r w:rsidRPr="008056AE">
            <w:rPr>
              <w:rFonts w:cs="Times New Roman"/>
            </w:rPr>
            <w:t xml:space="preserve">Ort/Datum </w:t>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t>Unterschrift des Student</w:t>
          </w:r>
          <w:r w:rsidR="00D47194">
            <w:rPr>
              <w:rFonts w:cs="Times New Roman"/>
            </w:rPr>
            <w:t>en</w:t>
          </w:r>
        </w:p>
        <w:p w14:paraId="04115B8A" w14:textId="77777777" w:rsidR="00322727" w:rsidRPr="00C1498D" w:rsidRDefault="00322727" w:rsidP="00C1498D">
          <w:pPr>
            <w:pStyle w:val="berschrift1"/>
            <w:numPr>
              <w:ilvl w:val="0"/>
              <w:numId w:val="0"/>
            </w:numPr>
            <w:ind w:left="432"/>
          </w:pPr>
          <w:bookmarkStart w:id="1" w:name="_Toc64823196"/>
          <w:bookmarkStart w:id="2" w:name="_Toc65365131"/>
          <w:r w:rsidRPr="00C1498D">
            <w:lastRenderedPageBreak/>
            <w:t>Abstract</w:t>
          </w:r>
          <w:bookmarkEnd w:id="1"/>
          <w:bookmarkEnd w:id="2"/>
        </w:p>
        <w:p w14:paraId="28F16871" w14:textId="1105F161" w:rsidR="002355F0" w:rsidRDefault="00322727" w:rsidP="00322727">
          <w:proofErr w:type="spellStart"/>
          <w:r w:rsidRPr="00C373C9">
            <w:t>Lorem</w:t>
          </w:r>
          <w:proofErr w:type="spellEnd"/>
          <w:r w:rsidRPr="00C373C9">
            <w:t xml:space="preserve"> </w:t>
          </w:r>
          <w:proofErr w:type="spellStart"/>
          <w:r w:rsidRPr="00C373C9">
            <w:t>ipsum</w:t>
          </w:r>
          <w:proofErr w:type="spellEnd"/>
          <w:r w:rsidRPr="00C373C9">
            <w:t xml:space="preserve"> </w:t>
          </w:r>
          <w:proofErr w:type="spellStart"/>
          <w:r w:rsidRPr="00C373C9">
            <w:t>dolor</w:t>
          </w:r>
          <w:proofErr w:type="spellEnd"/>
          <w:r w:rsidRPr="00C373C9">
            <w:t xml:space="preserve"> </w:t>
          </w:r>
          <w:proofErr w:type="spellStart"/>
          <w:r w:rsidRPr="00C373C9">
            <w:t>sit</w:t>
          </w:r>
          <w:proofErr w:type="spellEnd"/>
          <w:r w:rsidRPr="00C373C9">
            <w:t xml:space="preserve"> </w:t>
          </w:r>
          <w:proofErr w:type="spellStart"/>
          <w:r w:rsidRPr="00C373C9">
            <w:t>amet</w:t>
          </w:r>
          <w:proofErr w:type="spellEnd"/>
          <w:r w:rsidRPr="00C373C9">
            <w:t xml:space="preserve">, </w:t>
          </w:r>
          <w:proofErr w:type="spellStart"/>
          <w:r w:rsidRPr="00C373C9">
            <w:t>consetetur</w:t>
          </w:r>
          <w:proofErr w:type="spellEnd"/>
          <w:r w:rsidRPr="00C373C9">
            <w:t xml:space="preserve"> </w:t>
          </w:r>
          <w:proofErr w:type="spellStart"/>
          <w:r w:rsidRPr="00C373C9">
            <w:t>sadipscing</w:t>
          </w:r>
          <w:proofErr w:type="spellEnd"/>
          <w:r w:rsidRPr="00C373C9">
            <w:t xml:space="preserve"> </w:t>
          </w:r>
          <w:proofErr w:type="spellStart"/>
          <w:r w:rsidRPr="00C373C9">
            <w:t>elitr</w:t>
          </w:r>
          <w:proofErr w:type="spellEnd"/>
          <w:r w:rsidRPr="00C373C9">
            <w:t xml:space="preserve">, sed </w:t>
          </w:r>
          <w:proofErr w:type="spellStart"/>
          <w:r w:rsidRPr="00C373C9">
            <w:t>diam</w:t>
          </w:r>
          <w:proofErr w:type="spellEnd"/>
          <w:r w:rsidRPr="00C373C9">
            <w:t xml:space="preserve"> </w:t>
          </w:r>
          <w:proofErr w:type="spellStart"/>
          <w:r w:rsidRPr="00C373C9">
            <w:t>nonumy</w:t>
          </w:r>
          <w:proofErr w:type="spellEnd"/>
          <w:r w:rsidRPr="00C373C9">
            <w:t xml:space="preserve"> </w:t>
          </w:r>
          <w:proofErr w:type="spellStart"/>
          <w:r w:rsidRPr="00C373C9">
            <w:t>eirmod</w:t>
          </w:r>
          <w:proofErr w:type="spellEnd"/>
          <w:r w:rsidRPr="00C373C9">
            <w:t xml:space="preserve"> </w:t>
          </w:r>
          <w:proofErr w:type="spellStart"/>
          <w:r w:rsidRPr="00C373C9">
            <w:t>tempor</w:t>
          </w:r>
          <w:proofErr w:type="spellEnd"/>
          <w:r w:rsidRPr="00C373C9">
            <w:t xml:space="preserve"> </w:t>
          </w:r>
          <w:proofErr w:type="spellStart"/>
          <w:r w:rsidRPr="00C373C9">
            <w:t>invidunt</w:t>
          </w:r>
          <w:proofErr w:type="spellEnd"/>
          <w:r w:rsidRPr="00C373C9">
            <w:t xml:space="preserve"> </w:t>
          </w:r>
          <w:proofErr w:type="spellStart"/>
          <w:r w:rsidRPr="00C373C9">
            <w:t>ut</w:t>
          </w:r>
          <w:proofErr w:type="spellEnd"/>
          <w:r w:rsidRPr="00C373C9">
            <w:t xml:space="preserve"> </w:t>
          </w:r>
          <w:proofErr w:type="spellStart"/>
          <w:r w:rsidRPr="00C373C9">
            <w:t>labore</w:t>
          </w:r>
          <w:proofErr w:type="spellEnd"/>
          <w:r w:rsidRPr="00C373C9">
            <w:t xml:space="preserve"> et </w:t>
          </w:r>
          <w:proofErr w:type="spellStart"/>
          <w:r w:rsidRPr="00C373C9">
            <w:t>dolore</w:t>
          </w:r>
          <w:proofErr w:type="spellEnd"/>
          <w:r w:rsidRPr="00C373C9">
            <w:t xml:space="preserve"> magna </w:t>
          </w:r>
          <w:proofErr w:type="spellStart"/>
          <w:r w:rsidRPr="00C373C9">
            <w:t>aliquyam</w:t>
          </w:r>
          <w:proofErr w:type="spellEnd"/>
          <w:r w:rsidRPr="00C373C9">
            <w:t xml:space="preserve"> erat, sed </w:t>
          </w:r>
          <w:proofErr w:type="spellStart"/>
          <w:r w:rsidRPr="00C373C9">
            <w:t>diam</w:t>
          </w:r>
          <w:proofErr w:type="spellEnd"/>
          <w:r w:rsidRPr="00C373C9">
            <w:t xml:space="preserve"> </w:t>
          </w:r>
          <w:proofErr w:type="spellStart"/>
          <w:r w:rsidRPr="00C373C9">
            <w:t>voluptua</w:t>
          </w:r>
          <w:proofErr w:type="spellEnd"/>
          <w:r w:rsidRPr="00C373C9">
            <w:t xml:space="preserve">. At </w:t>
          </w:r>
          <w:proofErr w:type="spellStart"/>
          <w:r w:rsidRPr="00C373C9">
            <w:t>vero</w:t>
          </w:r>
          <w:proofErr w:type="spellEnd"/>
          <w:r w:rsidRPr="00C373C9">
            <w:t xml:space="preserve"> </w:t>
          </w:r>
          <w:proofErr w:type="spellStart"/>
          <w:r w:rsidRPr="00C373C9">
            <w:t>eos</w:t>
          </w:r>
          <w:proofErr w:type="spellEnd"/>
          <w:r w:rsidRPr="00C373C9">
            <w:t xml:space="preserve"> et </w:t>
          </w:r>
          <w:proofErr w:type="spellStart"/>
          <w:r w:rsidRPr="00C373C9">
            <w:t>accusam</w:t>
          </w:r>
          <w:proofErr w:type="spellEnd"/>
          <w:r w:rsidRPr="00C373C9">
            <w:t xml:space="preserve"> et </w:t>
          </w:r>
          <w:proofErr w:type="spellStart"/>
          <w:r w:rsidRPr="00C373C9">
            <w:t>justo</w:t>
          </w:r>
          <w:proofErr w:type="spellEnd"/>
          <w:r w:rsidRPr="00C373C9">
            <w:t xml:space="preserve"> </w:t>
          </w:r>
          <w:proofErr w:type="spellStart"/>
          <w:r w:rsidRPr="00C373C9">
            <w:t>duo</w:t>
          </w:r>
          <w:proofErr w:type="spellEnd"/>
          <w:r w:rsidRPr="00C373C9">
            <w:t xml:space="preserve"> </w:t>
          </w:r>
          <w:proofErr w:type="spellStart"/>
          <w:r w:rsidRPr="00C373C9">
            <w:t>dolores</w:t>
          </w:r>
          <w:proofErr w:type="spellEnd"/>
          <w:r w:rsidRPr="00C373C9">
            <w:t xml:space="preserve"> et </w:t>
          </w:r>
          <w:proofErr w:type="spellStart"/>
          <w:r w:rsidRPr="00C373C9">
            <w:t>ea</w:t>
          </w:r>
          <w:proofErr w:type="spellEnd"/>
          <w:r w:rsidRPr="00C373C9">
            <w:t xml:space="preserve"> </w:t>
          </w:r>
          <w:proofErr w:type="spellStart"/>
          <w:r w:rsidRPr="00C373C9">
            <w:t>rebum</w:t>
          </w:r>
          <w:proofErr w:type="spellEnd"/>
          <w:r w:rsidRPr="00C373C9">
            <w:t xml:space="preserve">. Stet </w:t>
          </w:r>
          <w:proofErr w:type="spellStart"/>
          <w:r w:rsidRPr="00C373C9">
            <w:t>clita</w:t>
          </w:r>
          <w:proofErr w:type="spellEnd"/>
          <w:r w:rsidRPr="00C373C9">
            <w:t xml:space="preserve"> </w:t>
          </w:r>
          <w:proofErr w:type="spellStart"/>
          <w:r w:rsidRPr="00C373C9">
            <w:t>kasd</w:t>
          </w:r>
          <w:proofErr w:type="spellEnd"/>
          <w:r w:rsidRPr="00C373C9">
            <w:t xml:space="preserve"> </w:t>
          </w:r>
          <w:proofErr w:type="spellStart"/>
          <w:r w:rsidRPr="00C373C9">
            <w:t>gubergren</w:t>
          </w:r>
          <w:proofErr w:type="spellEnd"/>
          <w:r w:rsidRPr="00C373C9">
            <w:t xml:space="preserve">, </w:t>
          </w:r>
          <w:proofErr w:type="spellStart"/>
          <w:r w:rsidRPr="00C373C9">
            <w:t>no</w:t>
          </w:r>
          <w:proofErr w:type="spellEnd"/>
          <w:r w:rsidRPr="00C373C9">
            <w:t xml:space="preserve"> </w:t>
          </w:r>
          <w:proofErr w:type="spellStart"/>
          <w:r w:rsidRPr="00C373C9">
            <w:t>sea</w:t>
          </w:r>
          <w:proofErr w:type="spellEnd"/>
          <w:r w:rsidRPr="00C373C9">
            <w:t xml:space="preserve"> </w:t>
          </w:r>
          <w:proofErr w:type="spellStart"/>
          <w:r w:rsidRPr="00C373C9">
            <w:t>takimata</w:t>
          </w:r>
          <w:proofErr w:type="spellEnd"/>
          <w:r w:rsidRPr="00C373C9">
            <w:t xml:space="preserve"> sanctus </w:t>
          </w:r>
          <w:proofErr w:type="spellStart"/>
          <w:r w:rsidRPr="00C373C9">
            <w:t>est</w:t>
          </w:r>
          <w:proofErr w:type="spellEnd"/>
          <w:r w:rsidRPr="00C373C9">
            <w:t xml:space="preserve"> </w:t>
          </w:r>
          <w:proofErr w:type="spellStart"/>
          <w:r w:rsidRPr="00C373C9">
            <w:t>Lorem</w:t>
          </w:r>
          <w:proofErr w:type="spellEnd"/>
          <w:r w:rsidRPr="00C373C9">
            <w:t xml:space="preserve"> </w:t>
          </w:r>
          <w:proofErr w:type="spellStart"/>
          <w:r w:rsidRPr="00C373C9">
            <w:t>ipsum</w:t>
          </w:r>
          <w:proofErr w:type="spellEnd"/>
          <w:r w:rsidRPr="00C373C9">
            <w:t xml:space="preserve"> </w:t>
          </w:r>
          <w:proofErr w:type="spellStart"/>
          <w:r w:rsidRPr="00C373C9">
            <w:t>dolor</w:t>
          </w:r>
          <w:proofErr w:type="spellEnd"/>
          <w:r w:rsidRPr="00C373C9">
            <w:t xml:space="preserve"> </w:t>
          </w:r>
          <w:proofErr w:type="spellStart"/>
          <w:r w:rsidRPr="00C373C9">
            <w:t>sit</w:t>
          </w:r>
          <w:proofErr w:type="spellEnd"/>
          <w:r w:rsidRPr="00C373C9">
            <w:t xml:space="preserve"> </w:t>
          </w:r>
          <w:proofErr w:type="spellStart"/>
          <w:r w:rsidRPr="00C373C9">
            <w:t>amet</w:t>
          </w:r>
          <w:proofErr w:type="spellEnd"/>
          <w:r w:rsidRPr="00C373C9">
            <w:t xml:space="preserve">. </w:t>
          </w:r>
          <w:proofErr w:type="spellStart"/>
          <w:r w:rsidRPr="00C373C9">
            <w:t>Lorem</w:t>
          </w:r>
          <w:proofErr w:type="spellEnd"/>
          <w:r w:rsidRPr="00C373C9">
            <w:t xml:space="preserve"> </w:t>
          </w:r>
          <w:proofErr w:type="spellStart"/>
          <w:r w:rsidRPr="00C373C9">
            <w:t>ipsum</w:t>
          </w:r>
          <w:proofErr w:type="spellEnd"/>
          <w:r w:rsidRPr="00C373C9">
            <w:t xml:space="preserve"> </w:t>
          </w:r>
          <w:proofErr w:type="spellStart"/>
          <w:r w:rsidRPr="00C373C9">
            <w:t>dolor</w:t>
          </w:r>
          <w:proofErr w:type="spellEnd"/>
          <w:r w:rsidRPr="00C373C9">
            <w:t xml:space="preserve"> </w:t>
          </w:r>
          <w:proofErr w:type="spellStart"/>
          <w:r w:rsidRPr="00C373C9">
            <w:t>sit</w:t>
          </w:r>
          <w:proofErr w:type="spellEnd"/>
          <w:r w:rsidRPr="00C373C9">
            <w:t xml:space="preserve"> </w:t>
          </w:r>
          <w:proofErr w:type="spellStart"/>
          <w:r w:rsidRPr="00C373C9">
            <w:t>amet</w:t>
          </w:r>
          <w:proofErr w:type="spellEnd"/>
          <w:r w:rsidRPr="00C373C9">
            <w:t xml:space="preserve">, </w:t>
          </w:r>
          <w:proofErr w:type="spellStart"/>
          <w:r w:rsidRPr="00C373C9">
            <w:t>consetetur</w:t>
          </w:r>
          <w:proofErr w:type="spellEnd"/>
          <w:r w:rsidRPr="00C373C9">
            <w:t xml:space="preserve"> </w:t>
          </w:r>
          <w:proofErr w:type="spellStart"/>
          <w:r w:rsidRPr="00C373C9">
            <w:t>sadipscing</w:t>
          </w:r>
          <w:proofErr w:type="spellEnd"/>
          <w:r w:rsidRPr="00C373C9">
            <w:t xml:space="preserve"> </w:t>
          </w:r>
          <w:proofErr w:type="spellStart"/>
          <w:r w:rsidRPr="00C373C9">
            <w:t>elitr</w:t>
          </w:r>
          <w:proofErr w:type="spellEnd"/>
          <w:r w:rsidRPr="00C373C9">
            <w:t xml:space="preserve">, sed </w:t>
          </w:r>
          <w:proofErr w:type="spellStart"/>
          <w:r w:rsidRPr="00C373C9">
            <w:t>diam</w:t>
          </w:r>
          <w:proofErr w:type="spellEnd"/>
          <w:r w:rsidRPr="00C373C9">
            <w:t xml:space="preserve"> </w:t>
          </w:r>
          <w:proofErr w:type="spellStart"/>
          <w:r w:rsidRPr="00C373C9">
            <w:t>nonumy</w:t>
          </w:r>
          <w:proofErr w:type="spellEnd"/>
          <w:r w:rsidRPr="00C373C9">
            <w:t xml:space="preserve"> </w:t>
          </w:r>
          <w:proofErr w:type="spellStart"/>
          <w:r w:rsidRPr="00C373C9">
            <w:t>eirmod</w:t>
          </w:r>
          <w:proofErr w:type="spellEnd"/>
          <w:r w:rsidRPr="00C373C9">
            <w:t xml:space="preserve"> </w:t>
          </w:r>
          <w:proofErr w:type="spellStart"/>
          <w:r w:rsidRPr="00C373C9">
            <w:t>tempor</w:t>
          </w:r>
          <w:proofErr w:type="spellEnd"/>
          <w:r w:rsidRPr="00C373C9">
            <w:t xml:space="preserve"> </w:t>
          </w:r>
          <w:proofErr w:type="spellStart"/>
          <w:r w:rsidRPr="00C373C9">
            <w:t>invidunt</w:t>
          </w:r>
          <w:proofErr w:type="spellEnd"/>
          <w:r w:rsidRPr="00C373C9">
            <w:t xml:space="preserve"> </w:t>
          </w:r>
          <w:proofErr w:type="spellStart"/>
          <w:r w:rsidRPr="00C373C9">
            <w:t>ut</w:t>
          </w:r>
          <w:proofErr w:type="spellEnd"/>
          <w:r w:rsidRPr="00C373C9">
            <w:t xml:space="preserve"> </w:t>
          </w:r>
          <w:proofErr w:type="spellStart"/>
          <w:r w:rsidRPr="00C373C9">
            <w:t>labore</w:t>
          </w:r>
          <w:proofErr w:type="spellEnd"/>
          <w:r w:rsidRPr="00C373C9">
            <w:t xml:space="preserve"> et </w:t>
          </w:r>
          <w:proofErr w:type="spellStart"/>
          <w:r w:rsidRPr="00C373C9">
            <w:t>dolore</w:t>
          </w:r>
          <w:proofErr w:type="spellEnd"/>
          <w:r w:rsidRPr="00C373C9">
            <w:t xml:space="preserve"> magna </w:t>
          </w:r>
          <w:proofErr w:type="spellStart"/>
          <w:r w:rsidRPr="00C373C9">
            <w:t>aliquyam</w:t>
          </w:r>
          <w:proofErr w:type="spellEnd"/>
          <w:r w:rsidRPr="00C373C9">
            <w:t xml:space="preserve"> erat, sed </w:t>
          </w:r>
          <w:proofErr w:type="spellStart"/>
          <w:r w:rsidRPr="00C373C9">
            <w:t>diam</w:t>
          </w:r>
          <w:proofErr w:type="spellEnd"/>
          <w:r w:rsidRPr="00C373C9">
            <w:t xml:space="preserve"> </w:t>
          </w:r>
          <w:proofErr w:type="spellStart"/>
          <w:r w:rsidRPr="00C373C9">
            <w:t>voluptua</w:t>
          </w:r>
          <w:proofErr w:type="spellEnd"/>
          <w:r w:rsidRPr="00C373C9">
            <w:t xml:space="preserve">. At </w:t>
          </w:r>
          <w:proofErr w:type="spellStart"/>
          <w:r w:rsidRPr="00C373C9">
            <w:t>vero</w:t>
          </w:r>
          <w:proofErr w:type="spellEnd"/>
          <w:r w:rsidRPr="00C373C9">
            <w:t xml:space="preserve"> </w:t>
          </w:r>
          <w:proofErr w:type="spellStart"/>
          <w:r w:rsidRPr="00C373C9">
            <w:t>eos</w:t>
          </w:r>
          <w:proofErr w:type="spellEnd"/>
          <w:r w:rsidRPr="00C373C9">
            <w:t xml:space="preserve"> et </w:t>
          </w:r>
          <w:proofErr w:type="spellStart"/>
          <w:r w:rsidRPr="00C373C9">
            <w:t>accusam</w:t>
          </w:r>
          <w:proofErr w:type="spellEnd"/>
          <w:r w:rsidRPr="00C373C9">
            <w:t xml:space="preserve"> et </w:t>
          </w:r>
          <w:proofErr w:type="spellStart"/>
          <w:r w:rsidRPr="00C373C9">
            <w:t>justo</w:t>
          </w:r>
          <w:proofErr w:type="spellEnd"/>
          <w:r w:rsidRPr="00C373C9">
            <w:t xml:space="preserve"> </w:t>
          </w:r>
          <w:proofErr w:type="spellStart"/>
          <w:r w:rsidRPr="00C373C9">
            <w:t>duo</w:t>
          </w:r>
          <w:proofErr w:type="spellEnd"/>
          <w:r w:rsidRPr="00C373C9">
            <w:t xml:space="preserve"> </w:t>
          </w:r>
          <w:proofErr w:type="spellStart"/>
          <w:r w:rsidRPr="00C373C9">
            <w:t>dolores</w:t>
          </w:r>
          <w:proofErr w:type="spellEnd"/>
          <w:r w:rsidRPr="00C373C9">
            <w:t xml:space="preserve"> et </w:t>
          </w:r>
          <w:proofErr w:type="spellStart"/>
          <w:r w:rsidRPr="00C373C9">
            <w:t>ea</w:t>
          </w:r>
          <w:proofErr w:type="spellEnd"/>
          <w:r w:rsidRPr="00C373C9">
            <w:t xml:space="preserve"> </w:t>
          </w:r>
          <w:proofErr w:type="spellStart"/>
          <w:r w:rsidRPr="00C373C9">
            <w:t>rebum</w:t>
          </w:r>
          <w:proofErr w:type="spellEnd"/>
          <w:r w:rsidRPr="00C373C9">
            <w:t xml:space="preserve">. Stet </w:t>
          </w:r>
          <w:proofErr w:type="spellStart"/>
          <w:r w:rsidRPr="00C373C9">
            <w:t>clita</w:t>
          </w:r>
          <w:proofErr w:type="spellEnd"/>
          <w:r w:rsidRPr="00C373C9">
            <w:t xml:space="preserve"> </w:t>
          </w:r>
          <w:proofErr w:type="spellStart"/>
          <w:r w:rsidRPr="00C373C9">
            <w:t>kasd</w:t>
          </w:r>
          <w:proofErr w:type="spellEnd"/>
          <w:r w:rsidRPr="00C373C9">
            <w:t xml:space="preserve"> </w:t>
          </w:r>
          <w:proofErr w:type="spellStart"/>
          <w:r w:rsidRPr="00C373C9">
            <w:t>gubergren</w:t>
          </w:r>
          <w:proofErr w:type="spellEnd"/>
          <w:r w:rsidRPr="00C373C9">
            <w:t xml:space="preserve">, </w:t>
          </w:r>
          <w:proofErr w:type="spellStart"/>
          <w:r w:rsidRPr="00C373C9">
            <w:t>no</w:t>
          </w:r>
          <w:proofErr w:type="spellEnd"/>
          <w:r w:rsidRPr="00C373C9">
            <w:t xml:space="preserve"> </w:t>
          </w:r>
          <w:proofErr w:type="spellStart"/>
          <w:r w:rsidRPr="00C373C9">
            <w:t>sea</w:t>
          </w:r>
          <w:proofErr w:type="spellEnd"/>
          <w:r w:rsidRPr="00C373C9">
            <w:t xml:space="preserve"> </w:t>
          </w:r>
          <w:proofErr w:type="spellStart"/>
          <w:r w:rsidRPr="00C373C9">
            <w:t>takimata</w:t>
          </w:r>
          <w:proofErr w:type="spellEnd"/>
          <w:r w:rsidRPr="00C373C9">
            <w:t xml:space="preserve"> sanctus </w:t>
          </w:r>
          <w:proofErr w:type="spellStart"/>
          <w:r w:rsidRPr="00C373C9">
            <w:t>est</w:t>
          </w:r>
          <w:proofErr w:type="spellEnd"/>
          <w:r w:rsidRPr="00C373C9">
            <w:t xml:space="preserve"> </w:t>
          </w:r>
          <w:proofErr w:type="spellStart"/>
          <w:r w:rsidRPr="00C373C9">
            <w:t>Lorem</w:t>
          </w:r>
          <w:proofErr w:type="spellEnd"/>
          <w:r w:rsidRPr="00C373C9">
            <w:t xml:space="preserve"> </w:t>
          </w:r>
          <w:proofErr w:type="spellStart"/>
          <w:r w:rsidRPr="00C373C9">
            <w:t>ipsum</w:t>
          </w:r>
          <w:proofErr w:type="spellEnd"/>
          <w:r w:rsidRPr="00C373C9">
            <w:t xml:space="preserve"> </w:t>
          </w:r>
          <w:proofErr w:type="spellStart"/>
          <w:r w:rsidRPr="00C373C9">
            <w:t>dolor</w:t>
          </w:r>
          <w:proofErr w:type="spellEnd"/>
          <w:r w:rsidRPr="00C373C9">
            <w:t xml:space="preserve"> </w:t>
          </w:r>
          <w:proofErr w:type="spellStart"/>
          <w:r w:rsidRPr="00C373C9">
            <w:t>sit</w:t>
          </w:r>
          <w:proofErr w:type="spellEnd"/>
          <w:r w:rsidRPr="00C373C9">
            <w:t xml:space="preserve"> </w:t>
          </w:r>
          <w:proofErr w:type="spellStart"/>
          <w:r w:rsidRPr="00C373C9">
            <w:t>amet</w:t>
          </w:r>
          <w:proofErr w:type="spellEnd"/>
          <w:r w:rsidRPr="00C373C9">
            <w:t>.</w:t>
          </w:r>
        </w:p>
        <w:p w14:paraId="2C09C2D2" w14:textId="0FE6CCEF" w:rsidR="002355F0" w:rsidRDefault="002355F0">
          <w:pPr>
            <w:spacing w:after="160" w:line="259" w:lineRule="auto"/>
            <w:jc w:val="left"/>
          </w:pPr>
          <w:r>
            <w:br w:type="page"/>
          </w:r>
        </w:p>
        <w:p w14:paraId="242D9A4D" w14:textId="6872E66F" w:rsidR="00AC6BD1" w:rsidRPr="00044227" w:rsidRDefault="00AC6BD1" w:rsidP="00187A5B">
          <w:pPr>
            <w:pStyle w:val="berschrift1"/>
            <w:numPr>
              <w:ilvl w:val="0"/>
              <w:numId w:val="0"/>
            </w:numPr>
            <w:ind w:left="432"/>
            <w:rPr>
              <w:rStyle w:val="berschrift1Zchn"/>
            </w:rPr>
          </w:pPr>
          <w:bookmarkStart w:id="3" w:name="_Toc64819904"/>
          <w:bookmarkStart w:id="4" w:name="_Toc65365132"/>
          <w:r w:rsidRPr="00044227">
            <w:rPr>
              <w:rStyle w:val="berschrift1Zchn"/>
            </w:rPr>
            <w:lastRenderedPageBreak/>
            <w:t>Inhaltsverzeichnis</w:t>
          </w:r>
          <w:bookmarkEnd w:id="3"/>
          <w:bookmarkEnd w:id="4"/>
        </w:p>
        <w:sdt>
          <w:sdtPr>
            <w:id w:val="351846950"/>
            <w:docPartObj>
              <w:docPartGallery w:val="Table of Contents"/>
              <w:docPartUnique/>
            </w:docPartObj>
          </w:sdtPr>
          <w:sdtEndPr>
            <w:rPr>
              <w:b/>
              <w:bCs/>
            </w:rPr>
          </w:sdtEndPr>
          <w:sdtContent>
            <w:p w14:paraId="74619884" w14:textId="07D66FE8" w:rsidR="000171A0" w:rsidRDefault="008A15C7">
              <w:pPr>
                <w:pStyle w:val="Verzeichnis1"/>
                <w:rPr>
                  <w:rFonts w:asciiTheme="minorHAnsi" w:eastAsiaTheme="minorEastAsia" w:hAnsiTheme="minorHAnsi"/>
                  <w:noProof/>
                  <w:lang w:eastAsia="de-DE"/>
                </w:rPr>
              </w:pPr>
              <w:r>
                <w:fldChar w:fldCharType="begin"/>
              </w:r>
              <w:r>
                <w:instrText xml:space="preserve"> TOC \o "1-3" \h \z \u </w:instrText>
              </w:r>
              <w:r>
                <w:fldChar w:fldCharType="separate"/>
              </w:r>
              <w:hyperlink w:anchor="_Toc65365131" w:history="1">
                <w:r w:rsidR="000171A0" w:rsidRPr="00413C36">
                  <w:rPr>
                    <w:rStyle w:val="Hyperlink"/>
                    <w:noProof/>
                  </w:rPr>
                  <w:t>Abstract</w:t>
                </w:r>
                <w:r w:rsidR="000171A0">
                  <w:rPr>
                    <w:noProof/>
                    <w:webHidden/>
                  </w:rPr>
                  <w:tab/>
                </w:r>
                <w:r w:rsidR="000171A0">
                  <w:rPr>
                    <w:noProof/>
                    <w:webHidden/>
                  </w:rPr>
                  <w:fldChar w:fldCharType="begin"/>
                </w:r>
                <w:r w:rsidR="000171A0">
                  <w:rPr>
                    <w:noProof/>
                    <w:webHidden/>
                  </w:rPr>
                  <w:instrText xml:space="preserve"> PAGEREF _Toc65365131 \h </w:instrText>
                </w:r>
                <w:r w:rsidR="000171A0">
                  <w:rPr>
                    <w:noProof/>
                    <w:webHidden/>
                  </w:rPr>
                </w:r>
                <w:r w:rsidR="000171A0">
                  <w:rPr>
                    <w:noProof/>
                    <w:webHidden/>
                  </w:rPr>
                  <w:fldChar w:fldCharType="separate"/>
                </w:r>
                <w:r w:rsidR="000171A0">
                  <w:rPr>
                    <w:noProof/>
                    <w:webHidden/>
                  </w:rPr>
                  <w:t>i</w:t>
                </w:r>
                <w:r w:rsidR="000171A0">
                  <w:rPr>
                    <w:noProof/>
                    <w:webHidden/>
                  </w:rPr>
                  <w:fldChar w:fldCharType="end"/>
                </w:r>
              </w:hyperlink>
            </w:p>
            <w:p w14:paraId="5F24EAF3" w14:textId="7A38A444" w:rsidR="000171A0" w:rsidRDefault="00760282">
              <w:pPr>
                <w:pStyle w:val="Verzeichnis1"/>
                <w:rPr>
                  <w:rFonts w:asciiTheme="minorHAnsi" w:eastAsiaTheme="minorEastAsia" w:hAnsiTheme="minorHAnsi"/>
                  <w:noProof/>
                  <w:lang w:eastAsia="de-DE"/>
                </w:rPr>
              </w:pPr>
              <w:hyperlink w:anchor="_Toc65365132" w:history="1">
                <w:r w:rsidR="000171A0" w:rsidRPr="00413C36">
                  <w:rPr>
                    <w:rStyle w:val="Hyperlink"/>
                    <w:noProof/>
                  </w:rPr>
                  <w:t>Inhaltsverzeichnis</w:t>
                </w:r>
                <w:r w:rsidR="000171A0">
                  <w:rPr>
                    <w:noProof/>
                    <w:webHidden/>
                  </w:rPr>
                  <w:tab/>
                </w:r>
                <w:r w:rsidR="000171A0">
                  <w:rPr>
                    <w:noProof/>
                    <w:webHidden/>
                  </w:rPr>
                  <w:fldChar w:fldCharType="begin"/>
                </w:r>
                <w:r w:rsidR="000171A0">
                  <w:rPr>
                    <w:noProof/>
                    <w:webHidden/>
                  </w:rPr>
                  <w:instrText xml:space="preserve"> PAGEREF _Toc65365132 \h </w:instrText>
                </w:r>
                <w:r w:rsidR="000171A0">
                  <w:rPr>
                    <w:noProof/>
                    <w:webHidden/>
                  </w:rPr>
                </w:r>
                <w:r w:rsidR="000171A0">
                  <w:rPr>
                    <w:noProof/>
                    <w:webHidden/>
                  </w:rPr>
                  <w:fldChar w:fldCharType="separate"/>
                </w:r>
                <w:r w:rsidR="000171A0">
                  <w:rPr>
                    <w:noProof/>
                    <w:webHidden/>
                  </w:rPr>
                  <w:t>ii</w:t>
                </w:r>
                <w:r w:rsidR="000171A0">
                  <w:rPr>
                    <w:noProof/>
                    <w:webHidden/>
                  </w:rPr>
                  <w:fldChar w:fldCharType="end"/>
                </w:r>
              </w:hyperlink>
            </w:p>
            <w:p w14:paraId="265654CE" w14:textId="492035B2" w:rsidR="000171A0" w:rsidRDefault="00760282">
              <w:pPr>
                <w:pStyle w:val="Verzeichnis1"/>
                <w:rPr>
                  <w:rFonts w:asciiTheme="minorHAnsi" w:eastAsiaTheme="minorEastAsia" w:hAnsiTheme="minorHAnsi"/>
                  <w:noProof/>
                  <w:lang w:eastAsia="de-DE"/>
                </w:rPr>
              </w:pPr>
              <w:hyperlink w:anchor="_Toc65365133" w:history="1">
                <w:r w:rsidR="000171A0" w:rsidRPr="00413C36">
                  <w:rPr>
                    <w:rStyle w:val="Hyperlink"/>
                    <w:noProof/>
                  </w:rPr>
                  <w:t>1</w:t>
                </w:r>
                <w:r w:rsidR="000171A0">
                  <w:rPr>
                    <w:rFonts w:asciiTheme="minorHAnsi" w:eastAsiaTheme="minorEastAsia" w:hAnsiTheme="minorHAnsi"/>
                    <w:noProof/>
                    <w:lang w:eastAsia="de-DE"/>
                  </w:rPr>
                  <w:tab/>
                </w:r>
                <w:r w:rsidR="000171A0" w:rsidRPr="00413C36">
                  <w:rPr>
                    <w:rStyle w:val="Hyperlink"/>
                    <w:noProof/>
                  </w:rPr>
                  <w:t>Einleitung</w:t>
                </w:r>
                <w:r w:rsidR="000171A0">
                  <w:rPr>
                    <w:noProof/>
                    <w:webHidden/>
                  </w:rPr>
                  <w:tab/>
                </w:r>
                <w:r w:rsidR="000171A0">
                  <w:rPr>
                    <w:noProof/>
                    <w:webHidden/>
                  </w:rPr>
                  <w:fldChar w:fldCharType="begin"/>
                </w:r>
                <w:r w:rsidR="000171A0">
                  <w:rPr>
                    <w:noProof/>
                    <w:webHidden/>
                  </w:rPr>
                  <w:instrText xml:space="preserve"> PAGEREF _Toc65365133 \h </w:instrText>
                </w:r>
                <w:r w:rsidR="000171A0">
                  <w:rPr>
                    <w:noProof/>
                    <w:webHidden/>
                  </w:rPr>
                </w:r>
                <w:r w:rsidR="000171A0">
                  <w:rPr>
                    <w:noProof/>
                    <w:webHidden/>
                  </w:rPr>
                  <w:fldChar w:fldCharType="separate"/>
                </w:r>
                <w:r w:rsidR="000171A0">
                  <w:rPr>
                    <w:noProof/>
                    <w:webHidden/>
                  </w:rPr>
                  <w:t>1</w:t>
                </w:r>
                <w:r w:rsidR="000171A0">
                  <w:rPr>
                    <w:noProof/>
                    <w:webHidden/>
                  </w:rPr>
                  <w:fldChar w:fldCharType="end"/>
                </w:r>
              </w:hyperlink>
            </w:p>
            <w:p w14:paraId="59002539" w14:textId="1C31BD2E" w:rsidR="000171A0" w:rsidRDefault="00760282">
              <w:pPr>
                <w:pStyle w:val="Verzeichnis2"/>
                <w:rPr>
                  <w:rFonts w:asciiTheme="minorHAnsi" w:eastAsiaTheme="minorEastAsia" w:hAnsiTheme="minorHAnsi"/>
                  <w:noProof/>
                  <w:lang w:eastAsia="de-DE"/>
                </w:rPr>
              </w:pPr>
              <w:hyperlink w:anchor="_Toc65365134" w:history="1">
                <w:r w:rsidR="000171A0" w:rsidRPr="00413C36">
                  <w:rPr>
                    <w:rStyle w:val="Hyperlink"/>
                    <w:noProof/>
                  </w:rPr>
                  <w:t>1.1</w:t>
                </w:r>
                <w:r w:rsidR="000171A0">
                  <w:rPr>
                    <w:rFonts w:asciiTheme="minorHAnsi" w:eastAsiaTheme="minorEastAsia" w:hAnsiTheme="minorHAnsi"/>
                    <w:noProof/>
                    <w:lang w:eastAsia="de-DE"/>
                  </w:rPr>
                  <w:tab/>
                </w:r>
                <w:r w:rsidR="000171A0" w:rsidRPr="00413C36">
                  <w:rPr>
                    <w:rStyle w:val="Hyperlink"/>
                    <w:noProof/>
                  </w:rPr>
                  <w:t>Begriffe aus dem Feld der KI</w:t>
                </w:r>
                <w:r w:rsidR="000171A0">
                  <w:rPr>
                    <w:noProof/>
                    <w:webHidden/>
                  </w:rPr>
                  <w:tab/>
                </w:r>
                <w:r w:rsidR="000171A0">
                  <w:rPr>
                    <w:noProof/>
                    <w:webHidden/>
                  </w:rPr>
                  <w:fldChar w:fldCharType="begin"/>
                </w:r>
                <w:r w:rsidR="000171A0">
                  <w:rPr>
                    <w:noProof/>
                    <w:webHidden/>
                  </w:rPr>
                  <w:instrText xml:space="preserve"> PAGEREF _Toc65365134 \h </w:instrText>
                </w:r>
                <w:r w:rsidR="000171A0">
                  <w:rPr>
                    <w:noProof/>
                    <w:webHidden/>
                  </w:rPr>
                </w:r>
                <w:r w:rsidR="000171A0">
                  <w:rPr>
                    <w:noProof/>
                    <w:webHidden/>
                  </w:rPr>
                  <w:fldChar w:fldCharType="separate"/>
                </w:r>
                <w:r w:rsidR="000171A0">
                  <w:rPr>
                    <w:noProof/>
                    <w:webHidden/>
                  </w:rPr>
                  <w:t>1</w:t>
                </w:r>
                <w:r w:rsidR="000171A0">
                  <w:rPr>
                    <w:noProof/>
                    <w:webHidden/>
                  </w:rPr>
                  <w:fldChar w:fldCharType="end"/>
                </w:r>
              </w:hyperlink>
            </w:p>
            <w:p w14:paraId="75A0D2FF" w14:textId="3562AA05" w:rsidR="000171A0" w:rsidRDefault="00760282">
              <w:pPr>
                <w:pStyle w:val="Verzeichnis3"/>
                <w:tabs>
                  <w:tab w:val="left" w:pos="1320"/>
                  <w:tab w:val="right" w:leader="dot" w:pos="9016"/>
                </w:tabs>
                <w:rPr>
                  <w:rFonts w:asciiTheme="minorHAnsi" w:eastAsiaTheme="minorEastAsia" w:hAnsiTheme="minorHAnsi"/>
                  <w:noProof/>
                  <w:lang w:eastAsia="de-DE"/>
                </w:rPr>
              </w:pPr>
              <w:hyperlink w:anchor="_Toc65365135" w:history="1">
                <w:r w:rsidR="000171A0" w:rsidRPr="00413C36">
                  <w:rPr>
                    <w:rStyle w:val="Hyperlink"/>
                    <w:noProof/>
                  </w:rPr>
                  <w:t>1.1.1</w:t>
                </w:r>
                <w:r w:rsidR="000171A0">
                  <w:rPr>
                    <w:rFonts w:asciiTheme="minorHAnsi" w:eastAsiaTheme="minorEastAsia" w:hAnsiTheme="minorHAnsi"/>
                    <w:noProof/>
                    <w:lang w:eastAsia="de-DE"/>
                  </w:rPr>
                  <w:tab/>
                </w:r>
                <w:r w:rsidR="000171A0" w:rsidRPr="00413C36">
                  <w:rPr>
                    <w:rStyle w:val="Hyperlink"/>
                    <w:noProof/>
                  </w:rPr>
                  <w:t>KI</w:t>
                </w:r>
                <w:r w:rsidR="000171A0">
                  <w:rPr>
                    <w:noProof/>
                    <w:webHidden/>
                  </w:rPr>
                  <w:tab/>
                </w:r>
                <w:r w:rsidR="000171A0">
                  <w:rPr>
                    <w:noProof/>
                    <w:webHidden/>
                  </w:rPr>
                  <w:fldChar w:fldCharType="begin"/>
                </w:r>
                <w:r w:rsidR="000171A0">
                  <w:rPr>
                    <w:noProof/>
                    <w:webHidden/>
                  </w:rPr>
                  <w:instrText xml:space="preserve"> PAGEREF _Toc65365135 \h </w:instrText>
                </w:r>
                <w:r w:rsidR="000171A0">
                  <w:rPr>
                    <w:noProof/>
                    <w:webHidden/>
                  </w:rPr>
                </w:r>
                <w:r w:rsidR="000171A0">
                  <w:rPr>
                    <w:noProof/>
                    <w:webHidden/>
                  </w:rPr>
                  <w:fldChar w:fldCharType="separate"/>
                </w:r>
                <w:r w:rsidR="000171A0">
                  <w:rPr>
                    <w:noProof/>
                    <w:webHidden/>
                  </w:rPr>
                  <w:t>1</w:t>
                </w:r>
                <w:r w:rsidR="000171A0">
                  <w:rPr>
                    <w:noProof/>
                    <w:webHidden/>
                  </w:rPr>
                  <w:fldChar w:fldCharType="end"/>
                </w:r>
              </w:hyperlink>
            </w:p>
            <w:p w14:paraId="35CB71EE" w14:textId="5FFE50AB" w:rsidR="000171A0" w:rsidRDefault="00760282">
              <w:pPr>
                <w:pStyle w:val="Verzeichnis3"/>
                <w:tabs>
                  <w:tab w:val="left" w:pos="1320"/>
                  <w:tab w:val="right" w:leader="dot" w:pos="9016"/>
                </w:tabs>
                <w:rPr>
                  <w:rFonts w:asciiTheme="minorHAnsi" w:eastAsiaTheme="minorEastAsia" w:hAnsiTheme="minorHAnsi"/>
                  <w:noProof/>
                  <w:lang w:eastAsia="de-DE"/>
                </w:rPr>
              </w:pPr>
              <w:hyperlink w:anchor="_Toc65365136" w:history="1">
                <w:r w:rsidR="000171A0" w:rsidRPr="00413C36">
                  <w:rPr>
                    <w:rStyle w:val="Hyperlink"/>
                    <w:noProof/>
                  </w:rPr>
                  <w:t>1.1.2</w:t>
                </w:r>
                <w:r w:rsidR="000171A0">
                  <w:rPr>
                    <w:rFonts w:asciiTheme="minorHAnsi" w:eastAsiaTheme="minorEastAsia" w:hAnsiTheme="minorHAnsi"/>
                    <w:noProof/>
                    <w:lang w:eastAsia="de-DE"/>
                  </w:rPr>
                  <w:tab/>
                </w:r>
                <w:r w:rsidR="000171A0" w:rsidRPr="00413C36">
                  <w:rPr>
                    <w:rStyle w:val="Hyperlink"/>
                    <w:noProof/>
                    <w:shd w:val="clear" w:color="auto" w:fill="FFFFFF"/>
                  </w:rPr>
                  <w:t>maschinelles Lernen</w:t>
                </w:r>
                <w:r w:rsidR="000171A0">
                  <w:rPr>
                    <w:noProof/>
                    <w:webHidden/>
                  </w:rPr>
                  <w:tab/>
                </w:r>
                <w:r w:rsidR="000171A0">
                  <w:rPr>
                    <w:noProof/>
                    <w:webHidden/>
                  </w:rPr>
                  <w:fldChar w:fldCharType="begin"/>
                </w:r>
                <w:r w:rsidR="000171A0">
                  <w:rPr>
                    <w:noProof/>
                    <w:webHidden/>
                  </w:rPr>
                  <w:instrText xml:space="preserve"> PAGEREF _Toc65365136 \h </w:instrText>
                </w:r>
                <w:r w:rsidR="000171A0">
                  <w:rPr>
                    <w:noProof/>
                    <w:webHidden/>
                  </w:rPr>
                </w:r>
                <w:r w:rsidR="000171A0">
                  <w:rPr>
                    <w:noProof/>
                    <w:webHidden/>
                  </w:rPr>
                  <w:fldChar w:fldCharType="separate"/>
                </w:r>
                <w:r w:rsidR="000171A0">
                  <w:rPr>
                    <w:noProof/>
                    <w:webHidden/>
                  </w:rPr>
                  <w:t>2</w:t>
                </w:r>
                <w:r w:rsidR="000171A0">
                  <w:rPr>
                    <w:noProof/>
                    <w:webHidden/>
                  </w:rPr>
                  <w:fldChar w:fldCharType="end"/>
                </w:r>
              </w:hyperlink>
            </w:p>
            <w:p w14:paraId="58DE8383" w14:textId="27474C0C" w:rsidR="000171A0" w:rsidRDefault="00760282">
              <w:pPr>
                <w:pStyle w:val="Verzeichnis2"/>
                <w:rPr>
                  <w:rFonts w:asciiTheme="minorHAnsi" w:eastAsiaTheme="minorEastAsia" w:hAnsiTheme="minorHAnsi"/>
                  <w:noProof/>
                  <w:lang w:eastAsia="de-DE"/>
                </w:rPr>
              </w:pPr>
              <w:hyperlink w:anchor="_Toc65365137" w:history="1">
                <w:r w:rsidR="000171A0" w:rsidRPr="00413C36">
                  <w:rPr>
                    <w:rStyle w:val="Hyperlink"/>
                    <w:noProof/>
                  </w:rPr>
                  <w:t>1.2</w:t>
                </w:r>
                <w:r w:rsidR="000171A0">
                  <w:rPr>
                    <w:rFonts w:asciiTheme="minorHAnsi" w:eastAsiaTheme="minorEastAsia" w:hAnsiTheme="minorHAnsi"/>
                    <w:noProof/>
                    <w:lang w:eastAsia="de-DE"/>
                  </w:rPr>
                  <w:tab/>
                </w:r>
                <w:r w:rsidR="000171A0" w:rsidRPr="00413C36">
                  <w:rPr>
                    <w:rStyle w:val="Hyperlink"/>
                    <w:strike/>
                    <w:noProof/>
                  </w:rPr>
                  <w:t>KI in der Pharmazeutischen Bioinformatik</w:t>
                </w:r>
                <w:r w:rsidR="000171A0" w:rsidRPr="00413C36">
                  <w:rPr>
                    <w:rStyle w:val="Hyperlink"/>
                    <w:noProof/>
                  </w:rPr>
                  <w:t xml:space="preserve"> bessere überschrift vlt datamining</w:t>
                </w:r>
                <w:r w:rsidR="000171A0">
                  <w:rPr>
                    <w:noProof/>
                    <w:webHidden/>
                  </w:rPr>
                  <w:tab/>
                </w:r>
                <w:r w:rsidR="000171A0">
                  <w:rPr>
                    <w:noProof/>
                    <w:webHidden/>
                  </w:rPr>
                  <w:fldChar w:fldCharType="begin"/>
                </w:r>
                <w:r w:rsidR="000171A0">
                  <w:rPr>
                    <w:noProof/>
                    <w:webHidden/>
                  </w:rPr>
                  <w:instrText xml:space="preserve"> PAGEREF _Toc65365137 \h </w:instrText>
                </w:r>
                <w:r w:rsidR="000171A0">
                  <w:rPr>
                    <w:noProof/>
                    <w:webHidden/>
                  </w:rPr>
                </w:r>
                <w:r w:rsidR="000171A0">
                  <w:rPr>
                    <w:noProof/>
                    <w:webHidden/>
                  </w:rPr>
                  <w:fldChar w:fldCharType="separate"/>
                </w:r>
                <w:r w:rsidR="000171A0">
                  <w:rPr>
                    <w:noProof/>
                    <w:webHidden/>
                  </w:rPr>
                  <w:t>7</w:t>
                </w:r>
                <w:r w:rsidR="000171A0">
                  <w:rPr>
                    <w:noProof/>
                    <w:webHidden/>
                  </w:rPr>
                  <w:fldChar w:fldCharType="end"/>
                </w:r>
              </w:hyperlink>
            </w:p>
            <w:p w14:paraId="6B682070" w14:textId="758CE071" w:rsidR="000171A0" w:rsidRDefault="00760282">
              <w:pPr>
                <w:pStyle w:val="Verzeichnis2"/>
                <w:rPr>
                  <w:rFonts w:asciiTheme="minorHAnsi" w:eastAsiaTheme="minorEastAsia" w:hAnsiTheme="minorHAnsi"/>
                  <w:noProof/>
                  <w:lang w:eastAsia="de-DE"/>
                </w:rPr>
              </w:pPr>
              <w:hyperlink w:anchor="_Toc65365138" w:history="1">
                <w:r w:rsidR="000171A0" w:rsidRPr="00413C36">
                  <w:rPr>
                    <w:rStyle w:val="Hyperlink"/>
                    <w:noProof/>
                  </w:rPr>
                  <w:t>1.3</w:t>
                </w:r>
                <w:r w:rsidR="000171A0">
                  <w:rPr>
                    <w:rFonts w:asciiTheme="minorHAnsi" w:eastAsiaTheme="minorEastAsia" w:hAnsiTheme="minorHAnsi"/>
                    <w:noProof/>
                    <w:lang w:eastAsia="de-DE"/>
                  </w:rPr>
                  <w:tab/>
                </w:r>
                <w:r w:rsidR="000171A0" w:rsidRPr="00413C36">
                  <w:rPr>
                    <w:rStyle w:val="Hyperlink"/>
                    <w:noProof/>
                  </w:rPr>
                  <w:t>Überblick über State of the Art von “ cpi ppi textmining“</w:t>
                </w:r>
                <w:r w:rsidR="000171A0">
                  <w:rPr>
                    <w:noProof/>
                    <w:webHidden/>
                  </w:rPr>
                  <w:tab/>
                </w:r>
                <w:r w:rsidR="000171A0">
                  <w:rPr>
                    <w:noProof/>
                    <w:webHidden/>
                  </w:rPr>
                  <w:fldChar w:fldCharType="begin"/>
                </w:r>
                <w:r w:rsidR="000171A0">
                  <w:rPr>
                    <w:noProof/>
                    <w:webHidden/>
                  </w:rPr>
                  <w:instrText xml:space="preserve"> PAGEREF _Toc65365138 \h </w:instrText>
                </w:r>
                <w:r w:rsidR="000171A0">
                  <w:rPr>
                    <w:noProof/>
                    <w:webHidden/>
                  </w:rPr>
                </w:r>
                <w:r w:rsidR="000171A0">
                  <w:rPr>
                    <w:noProof/>
                    <w:webHidden/>
                  </w:rPr>
                  <w:fldChar w:fldCharType="separate"/>
                </w:r>
                <w:r w:rsidR="000171A0">
                  <w:rPr>
                    <w:noProof/>
                    <w:webHidden/>
                  </w:rPr>
                  <w:t>7</w:t>
                </w:r>
                <w:r w:rsidR="000171A0">
                  <w:rPr>
                    <w:noProof/>
                    <w:webHidden/>
                  </w:rPr>
                  <w:fldChar w:fldCharType="end"/>
                </w:r>
              </w:hyperlink>
            </w:p>
            <w:p w14:paraId="14B15F74" w14:textId="76FE6957" w:rsidR="000171A0" w:rsidRDefault="00760282">
              <w:pPr>
                <w:pStyle w:val="Verzeichnis2"/>
                <w:rPr>
                  <w:rFonts w:asciiTheme="minorHAnsi" w:eastAsiaTheme="minorEastAsia" w:hAnsiTheme="minorHAnsi"/>
                  <w:noProof/>
                  <w:lang w:eastAsia="de-DE"/>
                </w:rPr>
              </w:pPr>
              <w:hyperlink w:anchor="_Toc65365139" w:history="1">
                <w:r w:rsidR="000171A0" w:rsidRPr="00413C36">
                  <w:rPr>
                    <w:rStyle w:val="Hyperlink"/>
                    <w:noProof/>
                  </w:rPr>
                  <w:t>1.4</w:t>
                </w:r>
                <w:r w:rsidR="000171A0">
                  <w:rPr>
                    <w:rFonts w:asciiTheme="minorHAnsi" w:eastAsiaTheme="minorEastAsia" w:hAnsiTheme="minorHAnsi"/>
                    <w:noProof/>
                    <w:lang w:eastAsia="de-DE"/>
                  </w:rPr>
                  <w:tab/>
                </w:r>
                <w:r w:rsidR="000171A0" w:rsidRPr="00413C36">
                  <w:rPr>
                    <w:rStyle w:val="Hyperlink"/>
                    <w:noProof/>
                  </w:rPr>
                  <w:t>Zielsetzung der Arbeit</w:t>
                </w:r>
                <w:r w:rsidR="000171A0">
                  <w:rPr>
                    <w:noProof/>
                    <w:webHidden/>
                  </w:rPr>
                  <w:tab/>
                </w:r>
                <w:r w:rsidR="000171A0">
                  <w:rPr>
                    <w:noProof/>
                    <w:webHidden/>
                  </w:rPr>
                  <w:fldChar w:fldCharType="begin"/>
                </w:r>
                <w:r w:rsidR="000171A0">
                  <w:rPr>
                    <w:noProof/>
                    <w:webHidden/>
                  </w:rPr>
                  <w:instrText xml:space="preserve"> PAGEREF _Toc65365139 \h </w:instrText>
                </w:r>
                <w:r w:rsidR="000171A0">
                  <w:rPr>
                    <w:noProof/>
                    <w:webHidden/>
                  </w:rPr>
                </w:r>
                <w:r w:rsidR="000171A0">
                  <w:rPr>
                    <w:noProof/>
                    <w:webHidden/>
                  </w:rPr>
                  <w:fldChar w:fldCharType="separate"/>
                </w:r>
                <w:r w:rsidR="000171A0">
                  <w:rPr>
                    <w:noProof/>
                    <w:webHidden/>
                  </w:rPr>
                  <w:t>7</w:t>
                </w:r>
                <w:r w:rsidR="000171A0">
                  <w:rPr>
                    <w:noProof/>
                    <w:webHidden/>
                  </w:rPr>
                  <w:fldChar w:fldCharType="end"/>
                </w:r>
              </w:hyperlink>
            </w:p>
            <w:p w14:paraId="73A794DE" w14:textId="6DEFCD24" w:rsidR="000171A0" w:rsidRDefault="00760282">
              <w:pPr>
                <w:pStyle w:val="Verzeichnis1"/>
                <w:rPr>
                  <w:rFonts w:asciiTheme="minorHAnsi" w:eastAsiaTheme="minorEastAsia" w:hAnsiTheme="minorHAnsi"/>
                  <w:noProof/>
                  <w:lang w:eastAsia="de-DE"/>
                </w:rPr>
              </w:pPr>
              <w:hyperlink w:anchor="_Toc65365140" w:history="1">
                <w:r w:rsidR="000171A0" w:rsidRPr="00413C36">
                  <w:rPr>
                    <w:rStyle w:val="Hyperlink"/>
                    <w:noProof/>
                  </w:rPr>
                  <w:t>2</w:t>
                </w:r>
                <w:r w:rsidR="000171A0">
                  <w:rPr>
                    <w:rFonts w:asciiTheme="minorHAnsi" w:eastAsiaTheme="minorEastAsia" w:hAnsiTheme="minorHAnsi"/>
                    <w:noProof/>
                    <w:lang w:eastAsia="de-DE"/>
                  </w:rPr>
                  <w:tab/>
                </w:r>
                <w:r w:rsidR="000171A0" w:rsidRPr="00413C36">
                  <w:rPr>
                    <w:rStyle w:val="Hyperlink"/>
                    <w:noProof/>
                  </w:rPr>
                  <w:t>Motivation der Arbeit</w:t>
                </w:r>
                <w:r w:rsidR="000171A0">
                  <w:rPr>
                    <w:noProof/>
                    <w:webHidden/>
                  </w:rPr>
                  <w:tab/>
                </w:r>
                <w:r w:rsidR="000171A0">
                  <w:rPr>
                    <w:noProof/>
                    <w:webHidden/>
                  </w:rPr>
                  <w:fldChar w:fldCharType="begin"/>
                </w:r>
                <w:r w:rsidR="000171A0">
                  <w:rPr>
                    <w:noProof/>
                    <w:webHidden/>
                  </w:rPr>
                  <w:instrText xml:space="preserve"> PAGEREF _Toc65365140 \h </w:instrText>
                </w:r>
                <w:r w:rsidR="000171A0">
                  <w:rPr>
                    <w:noProof/>
                    <w:webHidden/>
                  </w:rPr>
                </w:r>
                <w:r w:rsidR="000171A0">
                  <w:rPr>
                    <w:noProof/>
                    <w:webHidden/>
                  </w:rPr>
                  <w:fldChar w:fldCharType="separate"/>
                </w:r>
                <w:r w:rsidR="000171A0">
                  <w:rPr>
                    <w:noProof/>
                    <w:webHidden/>
                  </w:rPr>
                  <w:t>8</w:t>
                </w:r>
                <w:r w:rsidR="000171A0">
                  <w:rPr>
                    <w:noProof/>
                    <w:webHidden/>
                  </w:rPr>
                  <w:fldChar w:fldCharType="end"/>
                </w:r>
              </w:hyperlink>
            </w:p>
            <w:p w14:paraId="7F06FD88" w14:textId="1F09028B" w:rsidR="000171A0" w:rsidRDefault="00760282">
              <w:pPr>
                <w:pStyle w:val="Verzeichnis1"/>
                <w:rPr>
                  <w:rFonts w:asciiTheme="minorHAnsi" w:eastAsiaTheme="minorEastAsia" w:hAnsiTheme="minorHAnsi"/>
                  <w:noProof/>
                  <w:lang w:eastAsia="de-DE"/>
                </w:rPr>
              </w:pPr>
              <w:hyperlink w:anchor="_Toc65365141" w:history="1">
                <w:r w:rsidR="000171A0" w:rsidRPr="00413C36">
                  <w:rPr>
                    <w:rStyle w:val="Hyperlink"/>
                    <w:noProof/>
                  </w:rPr>
                  <w:t>3</w:t>
                </w:r>
                <w:r w:rsidR="000171A0">
                  <w:rPr>
                    <w:rFonts w:asciiTheme="minorHAnsi" w:eastAsiaTheme="minorEastAsia" w:hAnsiTheme="minorHAnsi"/>
                    <w:noProof/>
                    <w:lang w:eastAsia="de-DE"/>
                  </w:rPr>
                  <w:tab/>
                </w:r>
                <w:r w:rsidR="000171A0" w:rsidRPr="00413C36">
                  <w:rPr>
                    <w:rStyle w:val="Hyperlink"/>
                    <w:noProof/>
                  </w:rPr>
                  <w:t>Material und Methoden</w:t>
                </w:r>
                <w:r w:rsidR="000171A0">
                  <w:rPr>
                    <w:noProof/>
                    <w:webHidden/>
                  </w:rPr>
                  <w:tab/>
                </w:r>
                <w:r w:rsidR="000171A0">
                  <w:rPr>
                    <w:noProof/>
                    <w:webHidden/>
                  </w:rPr>
                  <w:fldChar w:fldCharType="begin"/>
                </w:r>
                <w:r w:rsidR="000171A0">
                  <w:rPr>
                    <w:noProof/>
                    <w:webHidden/>
                  </w:rPr>
                  <w:instrText xml:space="preserve"> PAGEREF _Toc65365141 \h </w:instrText>
                </w:r>
                <w:r w:rsidR="000171A0">
                  <w:rPr>
                    <w:noProof/>
                    <w:webHidden/>
                  </w:rPr>
                </w:r>
                <w:r w:rsidR="000171A0">
                  <w:rPr>
                    <w:noProof/>
                    <w:webHidden/>
                  </w:rPr>
                  <w:fldChar w:fldCharType="separate"/>
                </w:r>
                <w:r w:rsidR="000171A0">
                  <w:rPr>
                    <w:noProof/>
                    <w:webHidden/>
                  </w:rPr>
                  <w:t>8</w:t>
                </w:r>
                <w:r w:rsidR="000171A0">
                  <w:rPr>
                    <w:noProof/>
                    <w:webHidden/>
                  </w:rPr>
                  <w:fldChar w:fldCharType="end"/>
                </w:r>
              </w:hyperlink>
            </w:p>
            <w:p w14:paraId="4A395865" w14:textId="1577A489" w:rsidR="000171A0" w:rsidRDefault="00760282">
              <w:pPr>
                <w:pStyle w:val="Verzeichnis2"/>
                <w:rPr>
                  <w:rFonts w:asciiTheme="minorHAnsi" w:eastAsiaTheme="minorEastAsia" w:hAnsiTheme="minorHAnsi"/>
                  <w:noProof/>
                  <w:lang w:eastAsia="de-DE"/>
                </w:rPr>
              </w:pPr>
              <w:hyperlink w:anchor="_Toc65365142" w:history="1">
                <w:r w:rsidR="000171A0" w:rsidRPr="00413C36">
                  <w:rPr>
                    <w:rStyle w:val="Hyperlink"/>
                    <w:noProof/>
                  </w:rPr>
                  <w:t>3.1</w:t>
                </w:r>
                <w:r w:rsidR="000171A0">
                  <w:rPr>
                    <w:rFonts w:asciiTheme="minorHAnsi" w:eastAsiaTheme="minorEastAsia" w:hAnsiTheme="minorHAnsi"/>
                    <w:noProof/>
                    <w:lang w:eastAsia="de-DE"/>
                  </w:rPr>
                  <w:tab/>
                </w:r>
                <w:r w:rsidR="000171A0" w:rsidRPr="00413C36">
                  <w:rPr>
                    <w:rStyle w:val="Hyperlink"/>
                    <w:noProof/>
                  </w:rPr>
                  <w:t>Systemspecs</w:t>
                </w:r>
                <w:r w:rsidR="000171A0">
                  <w:rPr>
                    <w:noProof/>
                    <w:webHidden/>
                  </w:rPr>
                  <w:tab/>
                </w:r>
                <w:r w:rsidR="000171A0">
                  <w:rPr>
                    <w:noProof/>
                    <w:webHidden/>
                  </w:rPr>
                  <w:fldChar w:fldCharType="begin"/>
                </w:r>
                <w:r w:rsidR="000171A0">
                  <w:rPr>
                    <w:noProof/>
                    <w:webHidden/>
                  </w:rPr>
                  <w:instrText xml:space="preserve"> PAGEREF _Toc65365142 \h </w:instrText>
                </w:r>
                <w:r w:rsidR="000171A0">
                  <w:rPr>
                    <w:noProof/>
                    <w:webHidden/>
                  </w:rPr>
                </w:r>
                <w:r w:rsidR="000171A0">
                  <w:rPr>
                    <w:noProof/>
                    <w:webHidden/>
                  </w:rPr>
                  <w:fldChar w:fldCharType="separate"/>
                </w:r>
                <w:r w:rsidR="000171A0">
                  <w:rPr>
                    <w:noProof/>
                    <w:webHidden/>
                  </w:rPr>
                  <w:t>8</w:t>
                </w:r>
                <w:r w:rsidR="000171A0">
                  <w:rPr>
                    <w:noProof/>
                    <w:webHidden/>
                  </w:rPr>
                  <w:fldChar w:fldCharType="end"/>
                </w:r>
              </w:hyperlink>
            </w:p>
            <w:p w14:paraId="1500FCA0" w14:textId="3F4F47EA" w:rsidR="000171A0" w:rsidRDefault="00760282">
              <w:pPr>
                <w:pStyle w:val="Verzeichnis2"/>
                <w:rPr>
                  <w:rFonts w:asciiTheme="minorHAnsi" w:eastAsiaTheme="minorEastAsia" w:hAnsiTheme="minorHAnsi"/>
                  <w:noProof/>
                  <w:lang w:eastAsia="de-DE"/>
                </w:rPr>
              </w:pPr>
              <w:hyperlink w:anchor="_Toc65365143" w:history="1">
                <w:r w:rsidR="000171A0" w:rsidRPr="00413C36">
                  <w:rPr>
                    <w:rStyle w:val="Hyperlink"/>
                    <w:noProof/>
                  </w:rPr>
                  <w:t>3.2</w:t>
                </w:r>
                <w:r w:rsidR="000171A0">
                  <w:rPr>
                    <w:rFonts w:asciiTheme="minorHAnsi" w:eastAsiaTheme="minorEastAsia" w:hAnsiTheme="minorHAnsi"/>
                    <w:noProof/>
                    <w:lang w:eastAsia="de-DE"/>
                  </w:rPr>
                  <w:tab/>
                </w:r>
                <w:r w:rsidR="000171A0" w:rsidRPr="00413C36">
                  <w:rPr>
                    <w:rStyle w:val="Hyperlink"/>
                    <w:noProof/>
                  </w:rPr>
                  <w:t>Installation</w:t>
                </w:r>
                <w:r w:rsidR="000171A0">
                  <w:rPr>
                    <w:noProof/>
                    <w:webHidden/>
                  </w:rPr>
                  <w:tab/>
                </w:r>
                <w:r w:rsidR="000171A0">
                  <w:rPr>
                    <w:noProof/>
                    <w:webHidden/>
                  </w:rPr>
                  <w:fldChar w:fldCharType="begin"/>
                </w:r>
                <w:r w:rsidR="000171A0">
                  <w:rPr>
                    <w:noProof/>
                    <w:webHidden/>
                  </w:rPr>
                  <w:instrText xml:space="preserve"> PAGEREF _Toc65365143 \h </w:instrText>
                </w:r>
                <w:r w:rsidR="000171A0">
                  <w:rPr>
                    <w:noProof/>
                    <w:webHidden/>
                  </w:rPr>
                </w:r>
                <w:r w:rsidR="000171A0">
                  <w:rPr>
                    <w:noProof/>
                    <w:webHidden/>
                  </w:rPr>
                  <w:fldChar w:fldCharType="separate"/>
                </w:r>
                <w:r w:rsidR="000171A0">
                  <w:rPr>
                    <w:noProof/>
                    <w:webHidden/>
                  </w:rPr>
                  <w:t>8</w:t>
                </w:r>
                <w:r w:rsidR="000171A0">
                  <w:rPr>
                    <w:noProof/>
                    <w:webHidden/>
                  </w:rPr>
                  <w:fldChar w:fldCharType="end"/>
                </w:r>
              </w:hyperlink>
            </w:p>
            <w:p w14:paraId="61E8491C" w14:textId="728FAAE8" w:rsidR="000171A0" w:rsidRDefault="00760282">
              <w:pPr>
                <w:pStyle w:val="Verzeichnis2"/>
                <w:rPr>
                  <w:rFonts w:asciiTheme="minorHAnsi" w:eastAsiaTheme="minorEastAsia" w:hAnsiTheme="minorHAnsi"/>
                  <w:noProof/>
                  <w:lang w:eastAsia="de-DE"/>
                </w:rPr>
              </w:pPr>
              <w:hyperlink w:anchor="_Toc65365144" w:history="1">
                <w:r w:rsidR="000171A0" w:rsidRPr="00413C36">
                  <w:rPr>
                    <w:rStyle w:val="Hyperlink"/>
                    <w:noProof/>
                  </w:rPr>
                  <w:t>3.3</w:t>
                </w:r>
                <w:r w:rsidR="000171A0">
                  <w:rPr>
                    <w:rFonts w:asciiTheme="minorHAnsi" w:eastAsiaTheme="minorEastAsia" w:hAnsiTheme="minorHAnsi"/>
                    <w:noProof/>
                    <w:lang w:eastAsia="de-DE"/>
                  </w:rPr>
                  <w:tab/>
                </w:r>
                <w:r w:rsidR="000171A0" w:rsidRPr="00413C36">
                  <w:rPr>
                    <w:rStyle w:val="Hyperlink"/>
                    <w:noProof/>
                  </w:rPr>
                  <w:t>Datensätze</w:t>
                </w:r>
                <w:r w:rsidR="000171A0">
                  <w:rPr>
                    <w:noProof/>
                    <w:webHidden/>
                  </w:rPr>
                  <w:tab/>
                </w:r>
                <w:r w:rsidR="000171A0">
                  <w:rPr>
                    <w:noProof/>
                    <w:webHidden/>
                  </w:rPr>
                  <w:fldChar w:fldCharType="begin"/>
                </w:r>
                <w:r w:rsidR="000171A0">
                  <w:rPr>
                    <w:noProof/>
                    <w:webHidden/>
                  </w:rPr>
                  <w:instrText xml:space="preserve"> PAGEREF _Toc65365144 \h </w:instrText>
                </w:r>
                <w:r w:rsidR="000171A0">
                  <w:rPr>
                    <w:noProof/>
                    <w:webHidden/>
                  </w:rPr>
                </w:r>
                <w:r w:rsidR="000171A0">
                  <w:rPr>
                    <w:noProof/>
                    <w:webHidden/>
                  </w:rPr>
                  <w:fldChar w:fldCharType="separate"/>
                </w:r>
                <w:r w:rsidR="000171A0">
                  <w:rPr>
                    <w:noProof/>
                    <w:webHidden/>
                  </w:rPr>
                  <w:t>8</w:t>
                </w:r>
                <w:r w:rsidR="000171A0">
                  <w:rPr>
                    <w:noProof/>
                    <w:webHidden/>
                  </w:rPr>
                  <w:fldChar w:fldCharType="end"/>
                </w:r>
              </w:hyperlink>
            </w:p>
            <w:p w14:paraId="27499FD9" w14:textId="68ED4102" w:rsidR="000171A0" w:rsidRDefault="00760282">
              <w:pPr>
                <w:pStyle w:val="Verzeichnis2"/>
                <w:rPr>
                  <w:rFonts w:asciiTheme="minorHAnsi" w:eastAsiaTheme="minorEastAsia" w:hAnsiTheme="minorHAnsi"/>
                  <w:noProof/>
                  <w:lang w:eastAsia="de-DE"/>
                </w:rPr>
              </w:pPr>
              <w:hyperlink w:anchor="_Toc65365145" w:history="1">
                <w:r w:rsidR="000171A0" w:rsidRPr="00413C36">
                  <w:rPr>
                    <w:rStyle w:val="Hyperlink"/>
                    <w:noProof/>
                  </w:rPr>
                  <w:t>3.4</w:t>
                </w:r>
                <w:r w:rsidR="000171A0">
                  <w:rPr>
                    <w:rFonts w:asciiTheme="minorHAnsi" w:eastAsiaTheme="minorEastAsia" w:hAnsiTheme="minorHAnsi"/>
                    <w:noProof/>
                    <w:lang w:eastAsia="de-DE"/>
                  </w:rPr>
                  <w:tab/>
                </w:r>
                <w:r w:rsidR="000171A0" w:rsidRPr="00413C36">
                  <w:rPr>
                    <w:rStyle w:val="Hyperlink"/>
                    <w:noProof/>
                  </w:rPr>
                  <w:t>Statistische Parameter zur Bewertung</w:t>
                </w:r>
                <w:r w:rsidR="000171A0">
                  <w:rPr>
                    <w:noProof/>
                    <w:webHidden/>
                  </w:rPr>
                  <w:tab/>
                </w:r>
                <w:r w:rsidR="000171A0">
                  <w:rPr>
                    <w:noProof/>
                    <w:webHidden/>
                  </w:rPr>
                  <w:fldChar w:fldCharType="begin"/>
                </w:r>
                <w:r w:rsidR="000171A0">
                  <w:rPr>
                    <w:noProof/>
                    <w:webHidden/>
                  </w:rPr>
                  <w:instrText xml:space="preserve"> PAGEREF _Toc65365145 \h </w:instrText>
                </w:r>
                <w:r w:rsidR="000171A0">
                  <w:rPr>
                    <w:noProof/>
                    <w:webHidden/>
                  </w:rPr>
                </w:r>
                <w:r w:rsidR="000171A0">
                  <w:rPr>
                    <w:noProof/>
                    <w:webHidden/>
                  </w:rPr>
                  <w:fldChar w:fldCharType="separate"/>
                </w:r>
                <w:r w:rsidR="000171A0">
                  <w:rPr>
                    <w:noProof/>
                    <w:webHidden/>
                  </w:rPr>
                  <w:t>8</w:t>
                </w:r>
                <w:r w:rsidR="000171A0">
                  <w:rPr>
                    <w:noProof/>
                    <w:webHidden/>
                  </w:rPr>
                  <w:fldChar w:fldCharType="end"/>
                </w:r>
              </w:hyperlink>
            </w:p>
            <w:p w14:paraId="4E861828" w14:textId="3241FF09" w:rsidR="000171A0" w:rsidRDefault="00760282">
              <w:pPr>
                <w:pStyle w:val="Verzeichnis2"/>
                <w:rPr>
                  <w:rFonts w:asciiTheme="minorHAnsi" w:eastAsiaTheme="minorEastAsia" w:hAnsiTheme="minorHAnsi"/>
                  <w:noProof/>
                  <w:lang w:eastAsia="de-DE"/>
                </w:rPr>
              </w:pPr>
              <w:hyperlink w:anchor="_Toc65365146" w:history="1">
                <w:r w:rsidR="000171A0" w:rsidRPr="00413C36">
                  <w:rPr>
                    <w:rStyle w:val="Hyperlink"/>
                    <w:noProof/>
                  </w:rPr>
                  <w:t>3.5</w:t>
                </w:r>
                <w:r w:rsidR="000171A0">
                  <w:rPr>
                    <w:rFonts w:asciiTheme="minorHAnsi" w:eastAsiaTheme="minorEastAsia" w:hAnsiTheme="minorHAnsi"/>
                    <w:noProof/>
                    <w:lang w:eastAsia="de-DE"/>
                  </w:rPr>
                  <w:tab/>
                </w:r>
                <w:r w:rsidR="000171A0" w:rsidRPr="00413C36">
                  <w:rPr>
                    <w:rStyle w:val="Hyperlink"/>
                    <w:noProof/>
                  </w:rPr>
                  <w:t>10-fache Kreuzvalidierung</w:t>
                </w:r>
                <w:r w:rsidR="000171A0">
                  <w:rPr>
                    <w:noProof/>
                    <w:webHidden/>
                  </w:rPr>
                  <w:tab/>
                </w:r>
                <w:r w:rsidR="000171A0">
                  <w:rPr>
                    <w:noProof/>
                    <w:webHidden/>
                  </w:rPr>
                  <w:fldChar w:fldCharType="begin"/>
                </w:r>
                <w:r w:rsidR="000171A0">
                  <w:rPr>
                    <w:noProof/>
                    <w:webHidden/>
                  </w:rPr>
                  <w:instrText xml:space="preserve"> PAGEREF _Toc65365146 \h </w:instrText>
                </w:r>
                <w:r w:rsidR="000171A0">
                  <w:rPr>
                    <w:noProof/>
                    <w:webHidden/>
                  </w:rPr>
                </w:r>
                <w:r w:rsidR="000171A0">
                  <w:rPr>
                    <w:noProof/>
                    <w:webHidden/>
                  </w:rPr>
                  <w:fldChar w:fldCharType="separate"/>
                </w:r>
                <w:r w:rsidR="000171A0">
                  <w:rPr>
                    <w:noProof/>
                    <w:webHidden/>
                  </w:rPr>
                  <w:t>8</w:t>
                </w:r>
                <w:r w:rsidR="000171A0">
                  <w:rPr>
                    <w:noProof/>
                    <w:webHidden/>
                  </w:rPr>
                  <w:fldChar w:fldCharType="end"/>
                </w:r>
              </w:hyperlink>
            </w:p>
            <w:p w14:paraId="09598596" w14:textId="62AA051D" w:rsidR="000171A0" w:rsidRDefault="00760282">
              <w:pPr>
                <w:pStyle w:val="Verzeichnis1"/>
                <w:rPr>
                  <w:rFonts w:asciiTheme="minorHAnsi" w:eastAsiaTheme="minorEastAsia" w:hAnsiTheme="minorHAnsi"/>
                  <w:noProof/>
                  <w:lang w:eastAsia="de-DE"/>
                </w:rPr>
              </w:pPr>
              <w:hyperlink w:anchor="_Toc65365147" w:history="1">
                <w:r w:rsidR="000171A0" w:rsidRPr="00413C36">
                  <w:rPr>
                    <w:rStyle w:val="Hyperlink"/>
                    <w:noProof/>
                  </w:rPr>
                  <w:t>4</w:t>
                </w:r>
                <w:r w:rsidR="000171A0">
                  <w:rPr>
                    <w:rFonts w:asciiTheme="minorHAnsi" w:eastAsiaTheme="minorEastAsia" w:hAnsiTheme="minorHAnsi"/>
                    <w:noProof/>
                    <w:lang w:eastAsia="de-DE"/>
                  </w:rPr>
                  <w:tab/>
                </w:r>
                <w:r w:rsidR="000171A0" w:rsidRPr="00413C36">
                  <w:rPr>
                    <w:rStyle w:val="Hyperlink"/>
                    <w:noProof/>
                  </w:rPr>
                  <w:t>Ergebnisse</w:t>
                </w:r>
                <w:r w:rsidR="000171A0">
                  <w:rPr>
                    <w:noProof/>
                    <w:webHidden/>
                  </w:rPr>
                  <w:tab/>
                </w:r>
                <w:r w:rsidR="000171A0">
                  <w:rPr>
                    <w:noProof/>
                    <w:webHidden/>
                  </w:rPr>
                  <w:fldChar w:fldCharType="begin"/>
                </w:r>
                <w:r w:rsidR="000171A0">
                  <w:rPr>
                    <w:noProof/>
                    <w:webHidden/>
                  </w:rPr>
                  <w:instrText xml:space="preserve"> PAGEREF _Toc65365147 \h </w:instrText>
                </w:r>
                <w:r w:rsidR="000171A0">
                  <w:rPr>
                    <w:noProof/>
                    <w:webHidden/>
                  </w:rPr>
                </w:r>
                <w:r w:rsidR="000171A0">
                  <w:rPr>
                    <w:noProof/>
                    <w:webHidden/>
                  </w:rPr>
                  <w:fldChar w:fldCharType="separate"/>
                </w:r>
                <w:r w:rsidR="000171A0">
                  <w:rPr>
                    <w:noProof/>
                    <w:webHidden/>
                  </w:rPr>
                  <w:t>8</w:t>
                </w:r>
                <w:r w:rsidR="000171A0">
                  <w:rPr>
                    <w:noProof/>
                    <w:webHidden/>
                  </w:rPr>
                  <w:fldChar w:fldCharType="end"/>
                </w:r>
              </w:hyperlink>
            </w:p>
            <w:p w14:paraId="4A6670CE" w14:textId="3E468374" w:rsidR="000171A0" w:rsidRDefault="00760282">
              <w:pPr>
                <w:pStyle w:val="Verzeichnis1"/>
                <w:rPr>
                  <w:rFonts w:asciiTheme="minorHAnsi" w:eastAsiaTheme="minorEastAsia" w:hAnsiTheme="minorHAnsi"/>
                  <w:noProof/>
                  <w:lang w:eastAsia="de-DE"/>
                </w:rPr>
              </w:pPr>
              <w:hyperlink w:anchor="_Toc65365148" w:history="1">
                <w:r w:rsidR="000171A0" w:rsidRPr="00413C36">
                  <w:rPr>
                    <w:rStyle w:val="Hyperlink"/>
                    <w:noProof/>
                  </w:rPr>
                  <w:t>5</w:t>
                </w:r>
                <w:r w:rsidR="000171A0">
                  <w:rPr>
                    <w:rFonts w:asciiTheme="minorHAnsi" w:eastAsiaTheme="minorEastAsia" w:hAnsiTheme="minorHAnsi"/>
                    <w:noProof/>
                    <w:lang w:eastAsia="de-DE"/>
                  </w:rPr>
                  <w:tab/>
                </w:r>
                <w:r w:rsidR="000171A0" w:rsidRPr="00413C36">
                  <w:rPr>
                    <w:rStyle w:val="Hyperlink"/>
                    <w:noProof/>
                  </w:rPr>
                  <w:t>Diskussion und Ausblick</w:t>
                </w:r>
                <w:r w:rsidR="000171A0">
                  <w:rPr>
                    <w:noProof/>
                    <w:webHidden/>
                  </w:rPr>
                  <w:tab/>
                </w:r>
                <w:r w:rsidR="000171A0">
                  <w:rPr>
                    <w:noProof/>
                    <w:webHidden/>
                  </w:rPr>
                  <w:fldChar w:fldCharType="begin"/>
                </w:r>
                <w:r w:rsidR="000171A0">
                  <w:rPr>
                    <w:noProof/>
                    <w:webHidden/>
                  </w:rPr>
                  <w:instrText xml:space="preserve"> PAGEREF _Toc65365148 \h </w:instrText>
                </w:r>
                <w:r w:rsidR="000171A0">
                  <w:rPr>
                    <w:noProof/>
                    <w:webHidden/>
                  </w:rPr>
                </w:r>
                <w:r w:rsidR="000171A0">
                  <w:rPr>
                    <w:noProof/>
                    <w:webHidden/>
                  </w:rPr>
                  <w:fldChar w:fldCharType="separate"/>
                </w:r>
                <w:r w:rsidR="000171A0">
                  <w:rPr>
                    <w:noProof/>
                    <w:webHidden/>
                  </w:rPr>
                  <w:t>9</w:t>
                </w:r>
                <w:r w:rsidR="000171A0">
                  <w:rPr>
                    <w:noProof/>
                    <w:webHidden/>
                  </w:rPr>
                  <w:fldChar w:fldCharType="end"/>
                </w:r>
              </w:hyperlink>
            </w:p>
            <w:p w14:paraId="57027A35" w14:textId="0D33F410" w:rsidR="000171A0" w:rsidRDefault="00760282">
              <w:pPr>
                <w:pStyle w:val="Verzeichnis1"/>
                <w:rPr>
                  <w:rFonts w:asciiTheme="minorHAnsi" w:eastAsiaTheme="minorEastAsia" w:hAnsiTheme="minorHAnsi"/>
                  <w:noProof/>
                  <w:lang w:eastAsia="de-DE"/>
                </w:rPr>
              </w:pPr>
              <w:hyperlink w:anchor="_Toc65365149" w:history="1">
                <w:r w:rsidR="000171A0" w:rsidRPr="00413C36">
                  <w:rPr>
                    <w:rStyle w:val="Hyperlink"/>
                    <w:noProof/>
                  </w:rPr>
                  <w:t>6</w:t>
                </w:r>
                <w:r w:rsidR="000171A0">
                  <w:rPr>
                    <w:rFonts w:asciiTheme="minorHAnsi" w:eastAsiaTheme="minorEastAsia" w:hAnsiTheme="minorHAnsi"/>
                    <w:noProof/>
                    <w:lang w:eastAsia="de-DE"/>
                  </w:rPr>
                  <w:tab/>
                </w:r>
                <w:r w:rsidR="000171A0" w:rsidRPr="00413C36">
                  <w:rPr>
                    <w:rStyle w:val="Hyperlink"/>
                    <w:noProof/>
                  </w:rPr>
                  <w:t>Zusammenfassung</w:t>
                </w:r>
                <w:r w:rsidR="000171A0">
                  <w:rPr>
                    <w:noProof/>
                    <w:webHidden/>
                  </w:rPr>
                  <w:tab/>
                </w:r>
                <w:r w:rsidR="000171A0">
                  <w:rPr>
                    <w:noProof/>
                    <w:webHidden/>
                  </w:rPr>
                  <w:fldChar w:fldCharType="begin"/>
                </w:r>
                <w:r w:rsidR="000171A0">
                  <w:rPr>
                    <w:noProof/>
                    <w:webHidden/>
                  </w:rPr>
                  <w:instrText xml:space="preserve"> PAGEREF _Toc65365149 \h </w:instrText>
                </w:r>
                <w:r w:rsidR="000171A0">
                  <w:rPr>
                    <w:noProof/>
                    <w:webHidden/>
                  </w:rPr>
                </w:r>
                <w:r w:rsidR="000171A0">
                  <w:rPr>
                    <w:noProof/>
                    <w:webHidden/>
                  </w:rPr>
                  <w:fldChar w:fldCharType="separate"/>
                </w:r>
                <w:r w:rsidR="000171A0">
                  <w:rPr>
                    <w:noProof/>
                    <w:webHidden/>
                  </w:rPr>
                  <w:t>9</w:t>
                </w:r>
                <w:r w:rsidR="000171A0">
                  <w:rPr>
                    <w:noProof/>
                    <w:webHidden/>
                  </w:rPr>
                  <w:fldChar w:fldCharType="end"/>
                </w:r>
              </w:hyperlink>
            </w:p>
            <w:p w14:paraId="15172843" w14:textId="274DEBE9" w:rsidR="000171A0" w:rsidRDefault="00760282">
              <w:pPr>
                <w:pStyle w:val="Verzeichnis1"/>
                <w:rPr>
                  <w:rFonts w:asciiTheme="minorHAnsi" w:eastAsiaTheme="minorEastAsia" w:hAnsiTheme="minorHAnsi"/>
                  <w:noProof/>
                  <w:lang w:eastAsia="de-DE"/>
                </w:rPr>
              </w:pPr>
              <w:hyperlink w:anchor="_Toc65365150" w:history="1">
                <w:r w:rsidR="000171A0" w:rsidRPr="00413C36">
                  <w:rPr>
                    <w:rStyle w:val="Hyperlink"/>
                    <w:noProof/>
                  </w:rPr>
                  <w:t>7</w:t>
                </w:r>
                <w:r w:rsidR="000171A0">
                  <w:rPr>
                    <w:rFonts w:asciiTheme="minorHAnsi" w:eastAsiaTheme="minorEastAsia" w:hAnsiTheme="minorHAnsi"/>
                    <w:noProof/>
                    <w:lang w:eastAsia="de-DE"/>
                  </w:rPr>
                  <w:tab/>
                </w:r>
                <w:r w:rsidR="000171A0" w:rsidRPr="00413C36">
                  <w:rPr>
                    <w:rStyle w:val="Hyperlink"/>
                    <w:noProof/>
                  </w:rPr>
                  <w:t>Literaturverzeichnis</w:t>
                </w:r>
                <w:r w:rsidR="000171A0">
                  <w:rPr>
                    <w:noProof/>
                    <w:webHidden/>
                  </w:rPr>
                  <w:tab/>
                </w:r>
                <w:r w:rsidR="000171A0">
                  <w:rPr>
                    <w:noProof/>
                    <w:webHidden/>
                  </w:rPr>
                  <w:fldChar w:fldCharType="begin"/>
                </w:r>
                <w:r w:rsidR="000171A0">
                  <w:rPr>
                    <w:noProof/>
                    <w:webHidden/>
                  </w:rPr>
                  <w:instrText xml:space="preserve"> PAGEREF _Toc65365150 \h </w:instrText>
                </w:r>
                <w:r w:rsidR="000171A0">
                  <w:rPr>
                    <w:noProof/>
                    <w:webHidden/>
                  </w:rPr>
                </w:r>
                <w:r w:rsidR="000171A0">
                  <w:rPr>
                    <w:noProof/>
                    <w:webHidden/>
                  </w:rPr>
                  <w:fldChar w:fldCharType="separate"/>
                </w:r>
                <w:r w:rsidR="000171A0">
                  <w:rPr>
                    <w:noProof/>
                    <w:webHidden/>
                  </w:rPr>
                  <w:t>10</w:t>
                </w:r>
                <w:r w:rsidR="000171A0">
                  <w:rPr>
                    <w:noProof/>
                    <w:webHidden/>
                  </w:rPr>
                  <w:fldChar w:fldCharType="end"/>
                </w:r>
              </w:hyperlink>
            </w:p>
            <w:p w14:paraId="07E9C6EB" w14:textId="3470401F" w:rsidR="008A15C7" w:rsidRDefault="008A15C7">
              <w:r>
                <w:rPr>
                  <w:b/>
                  <w:bCs/>
                </w:rPr>
                <w:fldChar w:fldCharType="end"/>
              </w:r>
            </w:p>
          </w:sdtContent>
        </w:sdt>
        <w:p w14:paraId="52C15461" w14:textId="77777777" w:rsidR="00C1498D" w:rsidRDefault="009B6439">
          <w:pPr>
            <w:spacing w:after="160" w:line="259" w:lineRule="auto"/>
            <w:jc w:val="left"/>
            <w:sectPr w:rsidR="00C1498D" w:rsidSect="00AC6BD1">
              <w:headerReference w:type="default" r:id="rId19"/>
              <w:footerReference w:type="default" r:id="rId20"/>
              <w:headerReference w:type="first" r:id="rId21"/>
              <w:footerReference w:type="first" r:id="rId22"/>
              <w:pgSz w:w="11906" w:h="16838"/>
              <w:pgMar w:top="1440" w:right="1440" w:bottom="1440" w:left="1440" w:header="708" w:footer="708" w:gutter="0"/>
              <w:pgNumType w:fmt="lowerRoman" w:start="1"/>
              <w:cols w:space="708"/>
              <w:docGrid w:linePitch="360"/>
            </w:sectPr>
          </w:pPr>
          <w:r>
            <w:br w:type="page"/>
          </w:r>
        </w:p>
        <w:p w14:paraId="0C9C707B" w14:textId="38406E33" w:rsidR="003F7F89" w:rsidRDefault="00AD268D" w:rsidP="003574C7">
          <w:pPr>
            <w:pStyle w:val="berschrift1"/>
          </w:pPr>
          <w:bookmarkStart w:id="5" w:name="_Toc65365133"/>
          <w:r w:rsidRPr="003574C7">
            <w:lastRenderedPageBreak/>
            <w:t>Einleitung</w:t>
          </w:r>
          <w:bookmarkEnd w:id="5"/>
        </w:p>
        <w:p w14:paraId="56ED9E76" w14:textId="2B3990F0" w:rsidR="00143246" w:rsidRPr="00143246" w:rsidRDefault="00143246" w:rsidP="00894299">
          <w:pPr>
            <w:rPr>
              <w:shd w:val="clear" w:color="auto" w:fill="FFFFFF"/>
            </w:rPr>
          </w:pPr>
          <w:commentRangeStart w:id="6"/>
          <w:r w:rsidRPr="00143246">
            <w:rPr>
              <w:shd w:val="clear" w:color="auto" w:fill="FFFFFF"/>
            </w:rPr>
            <w:t xml:space="preserve">Am 15 März 2016 </w:t>
          </w:r>
          <w:r w:rsidR="00B344B0">
            <w:rPr>
              <w:shd w:val="clear" w:color="auto" w:fill="FFFFFF"/>
            </w:rPr>
            <w:t>stand</w:t>
          </w:r>
          <w:r w:rsidRPr="00143246">
            <w:rPr>
              <w:shd w:val="clear" w:color="auto" w:fill="FFFFFF"/>
            </w:rPr>
            <w:t xml:space="preserve"> es fest: AlphaGo besiegt den zu der Zeit als stärksten Spieler der Welt </w:t>
          </w:r>
          <w:commentRangeEnd w:id="6"/>
          <w:r w:rsidR="00A367D6">
            <w:rPr>
              <w:rStyle w:val="Kommentarzeichen"/>
            </w:rPr>
            <w:commentReference w:id="6"/>
          </w:r>
          <w:r w:rsidRPr="00143246">
            <w:rPr>
              <w:shd w:val="clear" w:color="auto" w:fill="FFFFFF"/>
            </w:rPr>
            <w:t>geltenden</w:t>
          </w:r>
          <w:r w:rsidR="00925A12">
            <w:rPr>
              <w:shd w:val="clear" w:color="auto" w:fill="FFFFFF"/>
            </w:rPr>
            <w:t xml:space="preserve"> </w:t>
          </w:r>
          <w:r w:rsidRPr="00143246">
            <w:rPr>
              <w:shd w:val="clear" w:color="auto" w:fill="FFFFFF"/>
            </w:rPr>
            <w:t xml:space="preserve">Lee </w:t>
          </w:r>
          <w:proofErr w:type="spellStart"/>
          <w:r w:rsidRPr="00143246">
            <w:rPr>
              <w:shd w:val="clear" w:color="auto" w:fill="FFFFFF"/>
            </w:rPr>
            <w:t>Sedol</w:t>
          </w:r>
          <w:proofErr w:type="spellEnd"/>
          <w:r w:rsidRPr="00143246">
            <w:rPr>
              <w:shd w:val="clear" w:color="auto" w:fill="FFFFFF"/>
            </w:rPr>
            <w:t xml:space="preserve"> in einer Partie Go mit 4:1</w:t>
          </w:r>
          <w:r w:rsidR="00583D1D">
            <w:rPr>
              <w:shd w:val="clear" w:color="auto" w:fill="FFFFFF"/>
            </w:rPr>
            <w:t xml:space="preserve"> </w:t>
          </w:r>
          <w:r w:rsidR="00583D1D">
            <w:rPr>
              <w:shd w:val="clear" w:color="auto" w:fill="FFFFFF"/>
            </w:rPr>
            <w:fldChar w:fldCharType="begin" w:fldLock="1"/>
          </w:r>
          <w:r w:rsidR="00DE48BD">
            <w:rPr>
              <w:shd w:val="clear" w:color="auto" w:fill="FFFFFF"/>
            </w:rPr>
            <w:instrText>ADDIN CSL_CITATION {"citationItems":[{"id":"ITEM-1","itemData":{"URL":"https://www.faz.net/aktuell/gesellschaft/menschen/google-computer-alphago-besiegt-go-weltmeister-14125664.html","accessed":{"date-parts":[["2021","2","15"]]},"id":"ITEM-1","issued":{"date-parts":[["0"]]},"title":"Google-Software besiegt Go-Genie auch im letzten Match","type":"webpage"},"uris":["http://www.mendeley.com/documents/?uuid=b9c6219f-45a4-4025-aa63-bd020ed78619"]}],"mendeley":{"formattedCitation":"[1]","plainTextFormattedCitation":"[1]","previouslyFormattedCitation":"[1]"},"properties":{"noteIndex":0},"schema":"https://github.com/citation-style-language/schema/raw/master/csl-citation.json"}</w:instrText>
          </w:r>
          <w:r w:rsidR="00583D1D">
            <w:rPr>
              <w:shd w:val="clear" w:color="auto" w:fill="FFFFFF"/>
            </w:rPr>
            <w:fldChar w:fldCharType="separate"/>
          </w:r>
          <w:r w:rsidR="00583D1D" w:rsidRPr="00583D1D">
            <w:rPr>
              <w:noProof/>
              <w:shd w:val="clear" w:color="auto" w:fill="FFFFFF"/>
            </w:rPr>
            <w:t>[1]</w:t>
          </w:r>
          <w:r w:rsidR="00583D1D">
            <w:rPr>
              <w:shd w:val="clear" w:color="auto" w:fill="FFFFFF"/>
            </w:rPr>
            <w:fldChar w:fldCharType="end"/>
          </w:r>
          <w:r w:rsidR="00925A12">
            <w:rPr>
              <w:shd w:val="clear" w:color="auto" w:fill="FFFFFF"/>
            </w:rPr>
            <w:t xml:space="preserve">. </w:t>
          </w:r>
          <w:r w:rsidRPr="00143246">
            <w:rPr>
              <w:shd w:val="clear" w:color="auto" w:fill="FFFFFF"/>
            </w:rPr>
            <w:t xml:space="preserve">Doch was hat dieses Ereignis mit autonom </w:t>
          </w:r>
          <w:commentRangeStart w:id="7"/>
          <w:r w:rsidRPr="00143246">
            <w:rPr>
              <w:shd w:val="clear" w:color="auto" w:fill="FFFFFF"/>
            </w:rPr>
            <w:t>fahrenden Autos, der Wettervorhersage oder Spracherkennung zu tun?</w:t>
          </w:r>
        </w:p>
        <w:p w14:paraId="48C8EACE" w14:textId="720FEED0" w:rsidR="00722F94" w:rsidRPr="004F1009" w:rsidRDefault="00143246" w:rsidP="00143246">
          <w:pPr>
            <w:rPr>
              <w:shd w:val="clear" w:color="auto" w:fill="FFFFFF"/>
            </w:rPr>
          </w:pPr>
          <w:r w:rsidRPr="00143246">
            <w:rPr>
              <w:shd w:val="clear" w:color="auto" w:fill="FFFFFF"/>
            </w:rPr>
            <w:t>Die Antwort</w:t>
          </w:r>
          <w:r w:rsidR="008F38BF">
            <w:rPr>
              <w:shd w:val="clear" w:color="auto" w:fill="FFFFFF"/>
            </w:rPr>
            <w:t xml:space="preserve"> auf diese Frage</w:t>
          </w:r>
          <w:r w:rsidRPr="00143246">
            <w:rPr>
              <w:shd w:val="clear" w:color="auto" w:fill="FFFFFF"/>
            </w:rPr>
            <w:t xml:space="preserve"> ist: In allen genannten Bereichen wird</w:t>
          </w:r>
          <w:r w:rsidR="007855B0">
            <w:rPr>
              <w:shd w:val="clear" w:color="auto" w:fill="FFFFFF"/>
            </w:rPr>
            <w:t xml:space="preserve"> zunehmend</w:t>
          </w:r>
          <w:r w:rsidRPr="00143246">
            <w:rPr>
              <w:shd w:val="clear" w:color="auto" w:fill="FFFFFF"/>
            </w:rPr>
            <w:t xml:space="preserve"> mit </w:t>
          </w:r>
          <w:r w:rsidR="00583D1D">
            <w:rPr>
              <w:shd w:val="clear" w:color="auto" w:fill="FFFFFF"/>
            </w:rPr>
            <w:t>k</w:t>
          </w:r>
          <w:r w:rsidRPr="00143246">
            <w:rPr>
              <w:shd w:val="clear" w:color="auto" w:fill="FFFFFF"/>
            </w:rPr>
            <w:t xml:space="preserve">ünstlicher </w:t>
          </w:r>
          <w:commentRangeEnd w:id="7"/>
          <w:r w:rsidR="00A367D6">
            <w:rPr>
              <w:rStyle w:val="Kommentarzeichen"/>
            </w:rPr>
            <w:commentReference w:id="7"/>
          </w:r>
          <w:r w:rsidRPr="00143246">
            <w:rPr>
              <w:shd w:val="clear" w:color="auto" w:fill="FFFFFF"/>
            </w:rPr>
            <w:t>Intelligenz (KI) gearbeitet, bzw. gibt es immer mehr Ansätze, welche auf einer KI basieren</w:t>
          </w:r>
          <w:r w:rsidR="00E93A12">
            <w:rPr>
              <w:shd w:val="clear" w:color="auto" w:fill="FFFFFF"/>
            </w:rPr>
            <w:t xml:space="preserve"> </w:t>
          </w:r>
          <w:r w:rsidR="00E93A12">
            <w:rPr>
              <w:shd w:val="clear" w:color="auto" w:fill="FFFFFF"/>
            </w:rPr>
            <w:fldChar w:fldCharType="begin" w:fldLock="1"/>
          </w:r>
          <w:r w:rsidR="003F79A7">
            <w:rPr>
              <w:shd w:val="clear" w:color="auto" w:fill="FFFFFF"/>
            </w:rPr>
            <w:instrText>ADDIN CSL_CITATION {"citationItems":[{"id":"ITEM-1","itemData":{"DOI":"10.1038/nature16961","ISSN":"14764687","PMID":"26819042","abstract":"The game of Go has long been viewed as the most challenging of classic games for artificial intelligence owing to its enormous search space and the difficulty of evaluating board positions and moves. Here we introduce a new approach to computer Go that uses 'value networks' to evaluate board positions and 'policy networks' to select moves. These deep neural networks are trained by a novel combination of supervised learning from human expert games, and reinforcement learning from games of self-play. Without any lookahead search, the neural networks play Go at the level of state-of-the-art Monte Carlo tree search programs that simulate thousands of random games of self-play. We also introduce a new search algorithm that combines Monte Carlo simulation with value and policy networks. Using this search algorithm, our program AlphaGo achieved a 99.8% winning rate against other Go programs, and defeated the human European Go champion by 5 games to 0. This is the first time that a computer program has defeated a human professional player in the full-sized game of Go, a feat previously thought to be at least a decade away.","author":[{"dropping-particle":"","family":"Silver","given":"David","non-dropping-particle":"","parse-names":false,"suffix":""},{"dropping-particle":"","family":"Huang","given":"Aja","non-dropping-particle":"","parse-names":false,"suffix":""},{"dropping-particle":"","family":"Maddison","given":"Chris J.","non-dropping-particle":"","parse-names":false,"suffix":""},{"dropping-particle":"","family":"Guez","given":"Arthur","non-dropping-particle":"","parse-names":false,"suffix":""},{"dropping-particle":"","family":"Sifre","given":"Laurent","non-dropping-particle":"","parse-names":false,"suffix":""},{"dropping-particle":"","family":"Driessche","given":"George","non-dropping-particle":"Van Den","parse-names":false,"suffix":""},{"dropping-particle":"","family":"Schrittwieser","given":"Julian","non-dropping-particle":"","parse-names":false,"suffix":""},{"dropping-particle":"","family":"Antonoglou","given":"Ioannis","non-dropping-particle":"","parse-names":false,"suffix":""},{"dropping-particle":"","family":"Panneershelvam","given":"Veda","non-dropping-particle":"","parse-names":false,"suffix":""},{"dropping-particle":"","family":"Lanctot","given":"Marc","non-dropping-particle":"","parse-names":false,"suffix":""},{"dropping-particle":"","family":"Dieleman","given":"Sander","non-dropping-particle":"","parse-names":false,"suffix":""},{"dropping-particle":"","family":"Grewe","given":"Dominik","non-dropping-particle":"","parse-names":false,"suffix":""},{"dropping-particle":"","family":"Nham","given":"John","non-dropping-particle":"","parse-names":false,"suffix":""},{"dropping-particle":"","family":"Kalchbrenner","given":"Nal","non-dropping-particle":"","parse-names":false,"suffix":""},{"dropping-particle":"","family":"Sutskever","given":"Ilya","non-dropping-particle":"","parse-names":false,"suffix":""},{"dropping-particle":"","family":"Lillicrap","given":"Timothy","non-dropping-particle":"","parse-names":false,"suffix":""},{"dropping-particle":"","family":"Leach","given":"Madeleine","non-dropping-particle":"","parse-names":false,"suffix":""},{"dropping-particle":"","family":"Kavukcuoglu","given":"Koray","non-dropping-particle":"","parse-names":false,"suffix":""},{"dropping-particle":"","family":"Graepel","given":"Thore","non-dropping-particle":"","parse-names":false,"suffix":""},{"dropping-particle":"","family":"Hassabis","given":"Demis","non-dropping-particle":"","parse-names":false,"suffix":""}],"container-title":"Nature","id":"ITEM-1","issue":"7587","issued":{"date-parts":[["2016"]]},"page":"484-489","publisher":"Nature Publishing Group","title":"Mastering the game of Go with deep neural networks and tree search","type":"article-journal","volume":"529"},"uris":["http://www.mendeley.com/documents/?uuid=6b74e897-2bc7-4fe2-a9b1-403fb97c5733"]}],"mendeley":{"formattedCitation":"[2]","plainTextFormattedCitation":"[2]","previouslyFormattedCitation":"[2]"},"properties":{"noteIndex":0},"schema":"https://github.com/citation-style-language/schema/raw/master/csl-citation.json"}</w:instrText>
          </w:r>
          <w:r w:rsidR="00E93A12">
            <w:rPr>
              <w:shd w:val="clear" w:color="auto" w:fill="FFFFFF"/>
            </w:rPr>
            <w:fldChar w:fldCharType="separate"/>
          </w:r>
          <w:r w:rsidR="00E93A12" w:rsidRPr="00E93A12">
            <w:rPr>
              <w:noProof/>
              <w:shd w:val="clear" w:color="auto" w:fill="FFFFFF"/>
            </w:rPr>
            <w:t>[2]</w:t>
          </w:r>
          <w:r w:rsidR="00E93A12">
            <w:rPr>
              <w:shd w:val="clear" w:color="auto" w:fill="FFFFFF"/>
            </w:rPr>
            <w:fldChar w:fldCharType="end"/>
          </w:r>
          <w:r w:rsidR="003F79A7">
            <w:rPr>
              <w:shd w:val="clear" w:color="auto" w:fill="FFFFFF"/>
            </w:rPr>
            <w:t xml:space="preserve"> </w:t>
          </w:r>
          <w:commentRangeStart w:id="8"/>
          <w:r w:rsidR="003F79A7">
            <w:rPr>
              <w:shd w:val="clear" w:color="auto" w:fill="FFFFFF"/>
            </w:rPr>
            <w:fldChar w:fldCharType="begin" w:fldLock="1"/>
          </w:r>
          <w:r w:rsidR="00465A3A">
            <w:rPr>
              <w:shd w:val="clear" w:color="auto" w:fill="FFFFFF"/>
            </w:rPr>
            <w:instrText>ADDIN CSL_CITATION {"citationItems":[{"id":"ITEM-1","itemData":{"DOI":"10.1029/2020MS002203","ISSN":"19422466","abstract":"Data-driven approaches, most prominently deep learning, have become powerful tools for prediction in many domains. A natural question to ask is whether data-driven methods could also be used to predict global weather patterns days in advance. First studies show promise but the lack of a common data set and evaluation metrics make intercomparison between studies difficult. Here we present a benchmark data set for data-driven medium-range weather forecasting (specifically 3–5 days), a topic of high scientific interest for atmospheric and computer scientists alike. We provide data derived from the ERA5 archive that has been processed to facilitate the use in machine learning models. We propose simple and clear evaluation metrics which will enable a direct comparison between different methods. Further, we provide baseline scores from simple linear regression techniques, deep learning models, as well as purely physical forecasting models. The data set is publicly available at https://github.com/pangeo-data/WeatherBench and the companion code is reproducible with tutorials for getting started. We hope that this data set will accelerate research in data-driven weather forecasting.","author":[{"dropping-particle":"","family":"Rasp","given":"Stephan","non-dropping-particle":"","parse-names":false,"suffix":""},{"dropping-particle":"","family":"Dueben","given":"Peter D.","non-dropping-particle":"","parse-names":false,"suffix":""},{"dropping-particle":"","family":"Scher","given":"Sebastian","non-dropping-particle":"","parse-names":false,"suffix":""},{"dropping-particle":"","family":"Weyn","given":"Jonathan A.","non-dropping-particle":"","parse-names":false,"suffix":""},{"dropping-particle":"","family":"Mouatadid","given":"Soukayna","non-dropping-particle":"","parse-names":false,"suffix":""},{"dropping-particle":"","family":"Thuerey","given":"Nils","non-dropping-particle":"","parse-names":false,"suffix":""}],"container-title":"Journal of Advances in Modeling Earth Systems","id":"ITEM-1","issue":"11","issued":{"date-parts":[["2020"]]},"title":"WeatherBench: A Benchmark Data Set for Data-Driven Weather Forecasting","type":"article-journal","volume":"12"},"uris":["http://www.mendeley.com/documents/?uuid=b450cdc9-748e-462f-8a11-2bbcdd390a5a"]}],"mendeley":{"formattedCitation":"[3]","plainTextFormattedCitation":"[3]","previouslyFormattedCitation":"[3]"},"properties":{"noteIndex":0},"schema":"https://github.com/citation-style-language/schema/raw/master/csl-citation.json"}</w:instrText>
          </w:r>
          <w:r w:rsidR="003F79A7">
            <w:rPr>
              <w:shd w:val="clear" w:color="auto" w:fill="FFFFFF"/>
            </w:rPr>
            <w:fldChar w:fldCharType="separate"/>
          </w:r>
          <w:r w:rsidR="003F79A7" w:rsidRPr="003F79A7">
            <w:rPr>
              <w:noProof/>
              <w:shd w:val="clear" w:color="auto" w:fill="FFFFFF"/>
            </w:rPr>
            <w:t>[3]</w:t>
          </w:r>
          <w:r w:rsidR="003F79A7">
            <w:rPr>
              <w:shd w:val="clear" w:color="auto" w:fill="FFFFFF"/>
            </w:rPr>
            <w:fldChar w:fldCharType="end"/>
          </w:r>
          <w:r w:rsidR="007855B0">
            <w:rPr>
              <w:shd w:val="clear" w:color="auto" w:fill="FFFFFF"/>
            </w:rPr>
            <w:t xml:space="preserve"> </w:t>
          </w:r>
          <w:r w:rsidR="00465A3A">
            <w:rPr>
              <w:shd w:val="clear" w:color="auto" w:fill="FFFFFF"/>
            </w:rPr>
            <w:fldChar w:fldCharType="begin" w:fldLock="1"/>
          </w:r>
          <w:r w:rsidR="00465A3A">
            <w:rPr>
              <w:shd w:val="clear" w:color="auto" w:fill="FFFFFF"/>
            </w:rPr>
            <w:instrText>ADDIN CSL_CITATION {"citationItems":[{"id":"ITEM-1","itemData":{"ISSN":"23318422","abstract":"Reinforcement learning is considered to be a strong AI paradigm which can be used to teach machines through interaction with the environment and learning from their mistakes. Despite its perceived utility, it has not yet been successfully applied in automotive applications. Motivated by the successful demonstrations of learning of Atari games and Go by Google DeepMind, we propose a framework for autonomous driving using deep reinforcement learning. This is of particular relevance as it is difficult to pose autonomous driving as a supervised learning problem due to strong interactions with the environment including other vehicles, pedestrians and roadworks. As it is a relatively new area of research for autonomous driving, we provide a short overview of deep reinforcement learning and then describe our proposed framework. It incorporates Recurrent Neural Networks for information integration, enabling the car to handle partially observable scenarios. It also integrates the recent work on attention models to focus on relevant information, thereby reducing the computational complexity for deployment on embedded hardware. The framework was tested in an open source 3D car racing simulator called TORCS. Our simulation results demonstrate learning of autonomous maneuvering in a scenario of complex road curvatures and simple interaction of other vehicles.","author":[{"dropping-particle":"El","family":"Sallab","given":"Ahmad","non-dropping-particle":"","parse-names":false,"suffix":""},{"dropping-particle":"","family":"Abdou","given":"Mohammed","non-dropping-particle":"","parse-names":false,"suffix":""},{"dropping-particle":"","family":"Perot","given":"Etienne","non-dropping-particle":"","parse-names":false,"suffix":""},{"dropping-particle":"","family":"Yogamani","given":"Senthil","non-dropping-particle":"","parse-names":false,"suffix":""}],"container-title":"arXiv","id":"ITEM-1","issued":{"date-parts":[["2017"]]},"page":"70-76","title":"Deep reinforcement learning framework for autonomous driving","type":"article-journal"},"uris":["http://www.mendeley.com/documents/?uuid=ef484ffa-8f16-477c-8b18-5cd453f8ac2c"]}],"mendeley":{"formattedCitation":"[4]","plainTextFormattedCitation":"[4]","previouslyFormattedCitation":"[4]"},"properties":{"noteIndex":0},"schema":"https://github.com/citation-style-language/schema/raw/master/csl-citation.json"}</w:instrText>
          </w:r>
          <w:r w:rsidR="00465A3A">
            <w:rPr>
              <w:shd w:val="clear" w:color="auto" w:fill="FFFFFF"/>
            </w:rPr>
            <w:fldChar w:fldCharType="separate"/>
          </w:r>
          <w:r w:rsidR="00465A3A" w:rsidRPr="00465A3A">
            <w:rPr>
              <w:noProof/>
              <w:shd w:val="clear" w:color="auto" w:fill="FFFFFF"/>
            </w:rPr>
            <w:t>[4]</w:t>
          </w:r>
          <w:r w:rsidR="00465A3A">
            <w:rPr>
              <w:shd w:val="clear" w:color="auto" w:fill="FFFFFF"/>
            </w:rPr>
            <w:fldChar w:fldCharType="end"/>
          </w:r>
          <w:r w:rsidR="00465A3A">
            <w:rPr>
              <w:shd w:val="clear" w:color="auto" w:fill="FFFFFF"/>
            </w:rPr>
            <w:t xml:space="preserve"> </w:t>
          </w:r>
          <w:r w:rsidR="00465A3A">
            <w:rPr>
              <w:shd w:val="clear" w:color="auto" w:fill="FFFFFF"/>
            </w:rPr>
            <w:fldChar w:fldCharType="begin" w:fldLock="1"/>
          </w:r>
          <w:r w:rsidR="00690508">
            <w:rPr>
              <w:shd w:val="clear" w:color="auto" w:fill="FFFFFF"/>
            </w:rPr>
            <w:instrText>ADDIN CSL_CITATION {"citationItems":[{"id":"ITEM-1","itemData":{"DOI":"10.1109/MWENT.2018.8337236","ISBN":"9781538634974","abstract":"Artificial intelligence technologies are beginning to be actively used in human life, this is facilitated by the appearance and wide dissemination of the Internet of Things (IoT). Autonomous devices are becoming smarter in their way to interact with both a human and themselves. New capacities lead to creation of various systems for integration of smart things into Social Networks of the Internet of Things. One of the relevant trends in artificial intelligence is the technology of recognizing the natural language of a human. New insights in this topic can lead to new means of natural human-machine interaction, in which the machine would learn how to understand human's language, adjusting and interacting in it. One of such tools is voice assistant, which can be integrated into many other intelligent systems. In this paper, the principles of the functioning of voice assistants are described, its main shortcomings and limitations are given. The method of creating a local voice assistant without using cloud services is described, which allows to significantly expand the applicability of such devices in the future.","author":[{"dropping-particle":"V.","family":"Polyakov","given":"E.","non-dropping-particle":"","parse-names":false,"suffix":""},{"dropping-particle":"","family":"Mazhanov","given":"M. S.","non-dropping-particle":"","parse-names":false,"suffix":""},{"dropping-particle":"","family":"Rolich","given":"A. Y.","non-dropping-particle":"","parse-names":false,"suffix":""},{"dropping-particle":"","family":"Voskov","given":"L. S.","non-dropping-particle":"","parse-names":false,"suffix":""},{"dropping-particle":"V.","family":"Kachalova","given":"M.","non-dropping-particle":"","parse-names":false,"suffix":""},{"dropping-particle":"V.","family":"Polyakov","given":"S.","non-dropping-particle":"","parse-names":false,"suffix":""}],"container-title":"Moscow Workshop on Electronic and Networking Technologies, MWENT 2018 - Proceedings","id":"ITEM-1","issued":{"date-parts":[["2018"]]},"page":"1-5","title":"Investigation and development of the intelligent voice assistant for the Internet of Things using machine learning","type":"article-journal","volume":"2018-March"},"uris":["http://www.mendeley.com/documents/?uuid=15d4cb30-3d57-4d3c-b074-9bf9a2890568"]}],"mendeley":{"formattedCitation":"[5]","plainTextFormattedCitation":"[5]","previouslyFormattedCitation":"[5]"},"properties":{"noteIndex":0},"schema":"https://github.com/citation-style-language/schema/raw/master/csl-citation.json"}</w:instrText>
          </w:r>
          <w:r w:rsidR="00465A3A">
            <w:rPr>
              <w:shd w:val="clear" w:color="auto" w:fill="FFFFFF"/>
            </w:rPr>
            <w:fldChar w:fldCharType="separate"/>
          </w:r>
          <w:r w:rsidR="00465A3A" w:rsidRPr="00465A3A">
            <w:rPr>
              <w:noProof/>
              <w:shd w:val="clear" w:color="auto" w:fill="FFFFFF"/>
            </w:rPr>
            <w:t>[5]</w:t>
          </w:r>
          <w:r w:rsidR="00465A3A">
            <w:rPr>
              <w:shd w:val="clear" w:color="auto" w:fill="FFFFFF"/>
            </w:rPr>
            <w:fldChar w:fldCharType="end"/>
          </w:r>
          <w:r w:rsidR="007855B0">
            <w:rPr>
              <w:shd w:val="clear" w:color="auto" w:fill="FFFFFF"/>
            </w:rPr>
            <w:t xml:space="preserve">. </w:t>
          </w:r>
          <w:commentRangeEnd w:id="8"/>
          <w:r w:rsidR="00A367D6">
            <w:rPr>
              <w:rStyle w:val="Kommentarzeichen"/>
            </w:rPr>
            <w:commentReference w:id="8"/>
          </w:r>
          <w:proofErr w:type="spellStart"/>
          <w:proofErr w:type="gramStart"/>
          <w:r w:rsidR="006306DB">
            <w:rPr>
              <w:shd w:val="clear" w:color="auto" w:fill="FFFFFF"/>
            </w:rPr>
            <w:t>KI’s</w:t>
          </w:r>
          <w:proofErr w:type="spellEnd"/>
          <w:proofErr w:type="gramEnd"/>
          <w:r w:rsidR="006306DB">
            <w:rPr>
              <w:shd w:val="clear" w:color="auto" w:fill="FFFFFF"/>
            </w:rPr>
            <w:t xml:space="preserve"> kommen häufig </w:t>
          </w:r>
          <w:r w:rsidR="00C20698">
            <w:rPr>
              <w:shd w:val="clear" w:color="auto" w:fill="FFFFFF"/>
            </w:rPr>
            <w:t>dort</w:t>
          </w:r>
          <w:r w:rsidR="006306DB">
            <w:rPr>
              <w:shd w:val="clear" w:color="auto" w:fill="FFFFFF"/>
            </w:rPr>
            <w:t xml:space="preserve"> zum Einsatz, </w:t>
          </w:r>
          <w:r w:rsidR="00C20698">
            <w:rPr>
              <w:shd w:val="clear" w:color="auto" w:fill="FFFFFF"/>
            </w:rPr>
            <w:t>wo</w:t>
          </w:r>
          <w:r w:rsidR="006306DB">
            <w:rPr>
              <w:shd w:val="clear" w:color="auto" w:fill="FFFFFF"/>
            </w:rPr>
            <w:t xml:space="preserve"> große Datenmengen anfallen und</w:t>
          </w:r>
          <w:r w:rsidR="00C20698">
            <w:rPr>
              <w:shd w:val="clear" w:color="auto" w:fill="FFFFFF"/>
            </w:rPr>
            <w:t xml:space="preserve"> zeitnah bewertet werden müssen. Dabei erkennen </w:t>
          </w:r>
          <w:proofErr w:type="spellStart"/>
          <w:proofErr w:type="gramStart"/>
          <w:r w:rsidR="00C20698">
            <w:rPr>
              <w:shd w:val="clear" w:color="auto" w:fill="FFFFFF"/>
            </w:rPr>
            <w:t>KI’s</w:t>
          </w:r>
          <w:proofErr w:type="spellEnd"/>
          <w:proofErr w:type="gramEnd"/>
          <w:r w:rsidR="00C20698">
            <w:rPr>
              <w:shd w:val="clear" w:color="auto" w:fill="FFFFFF"/>
            </w:rPr>
            <w:t xml:space="preserve"> Muster in den Daten und können Vorhersagen über die weitere Entwicklung treffen, was für das </w:t>
          </w:r>
          <w:r w:rsidR="00977BA9">
            <w:rPr>
              <w:shd w:val="clear" w:color="auto" w:fill="FFFFFF"/>
            </w:rPr>
            <w:t xml:space="preserve">Fällen </w:t>
          </w:r>
          <w:r w:rsidR="00C20698">
            <w:rPr>
              <w:shd w:val="clear" w:color="auto" w:fill="FFFFFF"/>
            </w:rPr>
            <w:t>von Entscheidungen von großer Bedeutung ist.</w:t>
          </w:r>
          <w:r w:rsidR="005C4FB9">
            <w:rPr>
              <w:shd w:val="clear" w:color="auto" w:fill="FFFFFF"/>
            </w:rPr>
            <w:t xml:space="preserve"> Nicht zuletzt </w:t>
          </w:r>
          <w:r w:rsidR="00750D81">
            <w:rPr>
              <w:shd w:val="clear" w:color="auto" w:fill="FFFFFF"/>
            </w:rPr>
            <w:t>haben</w:t>
          </w:r>
          <w:r w:rsidR="005C4FB9">
            <w:rPr>
              <w:shd w:val="clear" w:color="auto" w:fill="FFFFFF"/>
            </w:rPr>
            <w:t xml:space="preserve"> </w:t>
          </w:r>
          <w:proofErr w:type="spellStart"/>
          <w:proofErr w:type="gramStart"/>
          <w:r w:rsidR="005C4FB9">
            <w:rPr>
              <w:shd w:val="clear" w:color="auto" w:fill="FFFFFF"/>
            </w:rPr>
            <w:t>KI’s</w:t>
          </w:r>
          <w:proofErr w:type="spellEnd"/>
          <w:proofErr w:type="gramEnd"/>
          <w:r w:rsidR="005C4FB9">
            <w:rPr>
              <w:shd w:val="clear" w:color="auto" w:fill="FFFFFF"/>
            </w:rPr>
            <w:t xml:space="preserve"> auch auf vielfältige Art und Weise ihren Weg in die </w:t>
          </w:r>
          <w:r w:rsidR="00D47194">
            <w:rPr>
              <w:shd w:val="clear" w:color="auto" w:fill="FFFFFF"/>
            </w:rPr>
            <w:t xml:space="preserve">naturwissenschaftliche </w:t>
          </w:r>
          <w:r w:rsidR="005C4FB9">
            <w:rPr>
              <w:shd w:val="clear" w:color="auto" w:fill="FFFFFF"/>
            </w:rPr>
            <w:t>Forschung</w:t>
          </w:r>
          <w:r w:rsidR="00750D81">
            <w:rPr>
              <w:shd w:val="clear" w:color="auto" w:fill="FFFFFF"/>
            </w:rPr>
            <w:t xml:space="preserve"> gefunden</w:t>
          </w:r>
          <w:r w:rsidR="005C4FB9">
            <w:rPr>
              <w:shd w:val="clear" w:color="auto" w:fill="FFFFFF"/>
            </w:rPr>
            <w:t>. Anwendungsgebiete sind</w:t>
          </w:r>
          <w:r w:rsidR="00B00956">
            <w:rPr>
              <w:shd w:val="clear" w:color="auto" w:fill="FFFFFF"/>
            </w:rPr>
            <w:t xml:space="preserve"> </w:t>
          </w:r>
          <w:r w:rsidR="005C4FB9">
            <w:rPr>
              <w:shd w:val="clear" w:color="auto" w:fill="FFFFFF"/>
            </w:rPr>
            <w:t>z.B.:</w:t>
          </w:r>
          <w:r w:rsidR="00311D07">
            <w:rPr>
              <w:shd w:val="clear" w:color="auto" w:fill="FFFFFF"/>
            </w:rPr>
            <w:t xml:space="preserve"> </w:t>
          </w:r>
          <w:r w:rsidR="006E75C0">
            <w:rPr>
              <w:shd w:val="clear" w:color="auto" w:fill="FFFFFF"/>
            </w:rPr>
            <w:t xml:space="preserve">Das </w:t>
          </w:r>
          <w:r w:rsidR="00311D07">
            <w:rPr>
              <w:shd w:val="clear" w:color="auto" w:fill="FFFFFF"/>
            </w:rPr>
            <w:t xml:space="preserve">Stellen von </w:t>
          </w:r>
          <w:r w:rsidR="00475CB0">
            <w:rPr>
              <w:shd w:val="clear" w:color="auto" w:fill="FFFFFF"/>
            </w:rPr>
            <w:t>Hautkrebsd</w:t>
          </w:r>
          <w:r w:rsidR="00690508">
            <w:rPr>
              <w:shd w:val="clear" w:color="auto" w:fill="FFFFFF"/>
            </w:rPr>
            <w:t>i</w:t>
          </w:r>
          <w:r w:rsidR="00311D07">
            <w:rPr>
              <w:shd w:val="clear" w:color="auto" w:fill="FFFFFF"/>
            </w:rPr>
            <w:t>agnosen in der Medizin</w:t>
          </w:r>
          <w:r w:rsidR="00475CB0">
            <w:rPr>
              <w:shd w:val="clear" w:color="auto" w:fill="FFFFFF"/>
            </w:rPr>
            <w:t xml:space="preserve"> </w:t>
          </w:r>
          <w:r w:rsidR="00690508">
            <w:rPr>
              <w:shd w:val="clear" w:color="auto" w:fill="FFFFFF"/>
            </w:rPr>
            <w:fldChar w:fldCharType="begin" w:fldLock="1"/>
          </w:r>
          <w:r w:rsidR="0028770E">
            <w:rPr>
              <w:shd w:val="clear" w:color="auto" w:fill="FFFFFF"/>
            </w:rPr>
            <w:instrText>ADDIN CSL_CITATION {"citationItems":[{"id":"ITEM-1","itemData":{"DOI":"10.1038/nature21056","ISSN":"14764687","PMID":"28117445","abstract":"Skin cancer, the most common human malignancy, is primarily diagnosed visually, beginning with an initial clinical screening and followed potentially by dermoscopic analysis, a biopsy and histopathological examination. Automated classification of skin lesions using images is a challenging task owing to the fine-grained variability in the appearance of skin lesions. Deep convolutional neural networks (CNNs) show potential for general and highly variable tasks across many fine-grained object categories. Here we demonstrate classification of skin lesions using a single CNN, trained end-to-end from images directly, using only pixels and disease labels as inputs. We train a CNN using a dataset of 129,450 clinical images - two orders of magnitude larger than previous datasets - consisting of 2,032 different diseases. We test its performance against 21 board-certified dermatologists on biopsy-proven clinical images with two critical binary classification use cases: keratinocyte carcinomas versus benign seborrheic keratoses; and malignant melanomas versus benign nevi. The first case represents the identification of the most common cancers, the second represents the identification of the deadliest skin cancer. The CNN achieves performance on par with all tested experts across both tasks, demonstrating an artificial intelligence capable of classifying skin cancer with a level of competence comparable to dermatologists. Outfitted with deep neural networks, mobile devices can potentially extend the reach of dermatologists outside of the clinic. It is projected that 6.3 billion smartphone subscriptions will exist by the year 2021 (ref. 13) and can therefore potentially provide low-cost universal access to vital diagnostic care.","author":[{"dropping-particle":"","family":"Esteva","given":"Andre","non-dropping-particle":"","parse-names":false,"suffix":""},{"dropping-particle":"","family":"Kuprel","given":"Brett","non-dropping-particle":"","parse-names":false,"suffix":""},{"dropping-particle":"","family":"Novoa","given":"Roberto A.","non-dropping-particle":"","parse-names":false,"suffix":""},{"dropping-particle":"","family":"Ko","given":"Justin","non-dropping-particle":"","parse-names":false,"suffix":""},{"dropping-particle":"","family":"Swetter","given":"Susan M.","non-dropping-particle":"","parse-names":false,"suffix":""},{"dropping-particle":"","family":"Blau","given":"Helen M.","non-dropping-particle":"","parse-names":false,"suffix":""},{"dropping-particle":"","family":"Thrun","given":"Sebastian","non-dropping-particle":"","parse-names":false,"suffix":""}],"container-title":"Nature","id":"ITEM-1","issue":"7639","issued":{"date-parts":[["2017"]]},"page":"115-118","publisher":"Nature Publishing Group","title":"Dermatologist-level classification of skin cancer with deep neural networks","type":"article-journal","volume":"542"},"uris":["http://www.mendeley.com/documents/?uuid=d09b8997-b7c3-4118-a029-7d8e8dc7006a"]}],"mendeley":{"formattedCitation":"[6]","plainTextFormattedCitation":"[6]","previouslyFormattedCitation":"[6]"},"properties":{"noteIndex":0},"schema":"https://github.com/citation-style-language/schema/raw/master/csl-citation.json"}</w:instrText>
          </w:r>
          <w:r w:rsidR="00690508">
            <w:rPr>
              <w:shd w:val="clear" w:color="auto" w:fill="FFFFFF"/>
            </w:rPr>
            <w:fldChar w:fldCharType="separate"/>
          </w:r>
          <w:r w:rsidR="00690508" w:rsidRPr="00690508">
            <w:rPr>
              <w:noProof/>
              <w:shd w:val="clear" w:color="auto" w:fill="FFFFFF"/>
            </w:rPr>
            <w:t>[6]</w:t>
          </w:r>
          <w:r w:rsidR="00690508">
            <w:rPr>
              <w:shd w:val="clear" w:color="auto" w:fill="FFFFFF"/>
            </w:rPr>
            <w:fldChar w:fldCharType="end"/>
          </w:r>
          <w:r w:rsidR="008F38BF">
            <w:rPr>
              <w:shd w:val="clear" w:color="auto" w:fill="FFFFFF"/>
            </w:rPr>
            <w:t>,</w:t>
          </w:r>
          <w:r w:rsidR="006E75C0">
            <w:rPr>
              <w:shd w:val="clear" w:color="auto" w:fill="FFFFFF"/>
            </w:rPr>
            <w:t xml:space="preserve"> Optimierung von Molekülsimulationen für die Werkstoffforschung in der Physik</w:t>
          </w:r>
          <w:r w:rsidR="00335E24">
            <w:rPr>
              <w:shd w:val="clear" w:color="auto" w:fill="FFFFFF"/>
            </w:rPr>
            <w:t>;</w:t>
          </w:r>
          <w:r w:rsidR="00475CB0">
            <w:rPr>
              <w:shd w:val="clear" w:color="auto" w:fill="FFFFFF"/>
            </w:rPr>
            <w:t xml:space="preserve"> </w:t>
          </w:r>
          <w:r w:rsidR="00475CB0" w:rsidRPr="004F1009">
            <w:rPr>
              <w:strike/>
              <w:shd w:val="clear" w:color="auto" w:fill="FFFFFF"/>
            </w:rPr>
            <w:t>dem</w:t>
          </w:r>
          <w:r w:rsidR="00335E24" w:rsidRPr="004F1009">
            <w:rPr>
              <w:strike/>
              <w:shd w:val="clear" w:color="auto" w:fill="FFFFFF"/>
            </w:rPr>
            <w:t xml:space="preserve"> Finden von neuen potentiellen Wirkstoffen in der Pharmazie</w:t>
          </w:r>
          <w:r w:rsidR="004F1009">
            <w:rPr>
              <w:strike/>
              <w:shd w:val="clear" w:color="auto" w:fill="FFFFFF"/>
            </w:rPr>
            <w:t xml:space="preserve">; </w:t>
          </w:r>
          <w:r w:rsidR="004F1009">
            <w:rPr>
              <w:shd w:val="clear" w:color="auto" w:fill="FFFFFF"/>
            </w:rPr>
            <w:t>oder generell das Extrahieren von Wissen aus Daten.</w:t>
          </w:r>
          <w:r w:rsidR="006829CF">
            <w:rPr>
              <w:shd w:val="clear" w:color="auto" w:fill="FFFFFF"/>
            </w:rPr>
            <w:t xml:space="preserve"> Besonders letzteres gewinnt im Zeitalter von Big Data</w:t>
          </w:r>
          <w:r w:rsidR="004F1009">
            <w:rPr>
              <w:shd w:val="clear" w:color="auto" w:fill="FFFFFF"/>
            </w:rPr>
            <w:t xml:space="preserve"> </w:t>
          </w:r>
          <w:r w:rsidR="006829CF">
            <w:rPr>
              <w:shd w:val="clear" w:color="auto" w:fill="FFFFFF"/>
            </w:rPr>
            <w:t>immer mehr an Relevanz und soll</w:t>
          </w:r>
          <w:r w:rsidR="00592C32">
            <w:rPr>
              <w:shd w:val="clear" w:color="auto" w:fill="FFFFFF"/>
            </w:rPr>
            <w:t xml:space="preserve"> in dieser Bachelorarbeit im Mittelpunkt stehen.</w:t>
          </w:r>
        </w:p>
        <w:p w14:paraId="0928F72F" w14:textId="203FC081" w:rsidR="006306DB" w:rsidRDefault="00A67C4A" w:rsidP="00143246">
          <w:pPr>
            <w:rPr>
              <w:shd w:val="clear" w:color="auto" w:fill="FFFFFF"/>
            </w:rPr>
          </w:pPr>
          <w:r>
            <w:rPr>
              <w:shd w:val="clear" w:color="auto" w:fill="FFFFFF"/>
            </w:rPr>
            <w:t xml:space="preserve"> </w:t>
          </w:r>
          <w:r w:rsidR="00690508">
            <w:rPr>
              <w:shd w:val="clear" w:color="auto" w:fill="FFFFFF"/>
            </w:rPr>
            <w:t xml:space="preserve">   </w:t>
          </w:r>
        </w:p>
        <w:p w14:paraId="6A65929C" w14:textId="6D6C789E" w:rsidR="003F7F89" w:rsidRPr="00C029FB" w:rsidRDefault="00C27F7E" w:rsidP="00B5470D">
          <w:pPr>
            <w:pStyle w:val="berschrift2"/>
          </w:pPr>
          <w:bookmarkStart w:id="9" w:name="_Toc65365134"/>
          <w:r w:rsidRPr="00C029FB">
            <w:t>Begriffe aus dem Feld der KI</w:t>
          </w:r>
          <w:bookmarkEnd w:id="9"/>
        </w:p>
        <w:p w14:paraId="5564B17A" w14:textId="6B5C17F4" w:rsidR="00CD15FE" w:rsidRDefault="00AB5DF3" w:rsidP="00204EDF">
          <w:r>
            <w:t xml:space="preserve">In diesem Kapitel werden für die Arbeit </w:t>
          </w:r>
          <w:r w:rsidR="00722F94">
            <w:t xml:space="preserve">wichtige Begriffe aus </w:t>
          </w:r>
          <w:r>
            <w:t>dem großen Themengebiet der</w:t>
          </w:r>
          <w:r w:rsidR="00722F94">
            <w:t xml:space="preserve"> KI</w:t>
          </w:r>
          <w:r>
            <w:t xml:space="preserve"> </w:t>
          </w:r>
          <w:r w:rsidR="009805F5">
            <w:t>erläutert</w:t>
          </w:r>
          <w:r>
            <w:t>. Dies s</w:t>
          </w:r>
          <w:r w:rsidR="00722F94">
            <w:t xml:space="preserve">tellt einerseits eine </w:t>
          </w:r>
          <w:r>
            <w:t>Basis</w:t>
          </w:r>
          <w:r w:rsidR="00722F94">
            <w:t xml:space="preserve"> für ein Grundverständnis dar und soll andererseits dazu dienen diese Arbeit</w:t>
          </w:r>
          <w:r>
            <w:t>, mit der verwendeten Methode,</w:t>
          </w:r>
          <w:r w:rsidR="00722F94">
            <w:t xml:space="preserve"> in das sehr weitläufige Gebiet der KI</w:t>
          </w:r>
          <w:r w:rsidR="00152577">
            <w:t xml:space="preserve"> besser</w:t>
          </w:r>
          <w:r>
            <w:t xml:space="preserve"> einzuordnen.</w:t>
          </w:r>
        </w:p>
        <w:p w14:paraId="01658BBC" w14:textId="77777777" w:rsidR="00CD15FE" w:rsidRDefault="00CD15FE" w:rsidP="00204EDF"/>
        <w:p w14:paraId="755C4705" w14:textId="449C9181" w:rsidR="00204EDF" w:rsidRDefault="00CD15FE" w:rsidP="00CD15FE">
          <w:pPr>
            <w:pStyle w:val="berschrift3"/>
          </w:pPr>
          <w:bookmarkStart w:id="10" w:name="_Toc65365135"/>
          <w:commentRangeStart w:id="11"/>
          <w:r>
            <w:t>KI</w:t>
          </w:r>
          <w:commentRangeEnd w:id="11"/>
          <w:r>
            <w:rPr>
              <w:rStyle w:val="Kommentarzeichen"/>
              <w:rFonts w:ascii="Times New Roman" w:eastAsiaTheme="minorHAnsi" w:hAnsi="Times New Roman" w:cstheme="minorBidi"/>
            </w:rPr>
            <w:commentReference w:id="11"/>
          </w:r>
          <w:bookmarkEnd w:id="10"/>
          <w:r>
            <w:t xml:space="preserve"> </w:t>
          </w:r>
          <w:r w:rsidR="00722F94">
            <w:t xml:space="preserve"> </w:t>
          </w:r>
        </w:p>
        <w:p w14:paraId="61D640F4" w14:textId="06574278" w:rsidR="00555FDF" w:rsidRDefault="000739E7" w:rsidP="008F0ECF">
          <w:pPr>
            <w:rPr>
              <w:shd w:val="clear" w:color="auto" w:fill="FFFFFF"/>
            </w:rPr>
          </w:pPr>
          <w:r>
            <w:t xml:space="preserve">Eine </w:t>
          </w:r>
          <w:r w:rsidR="00F1228D">
            <w:t>einfache universelle</w:t>
          </w:r>
          <w:r>
            <w:t xml:space="preserve"> Definition von KI gibt es nicht.</w:t>
          </w:r>
          <w:r w:rsidR="006068B9">
            <w:t xml:space="preserve"> Das liegt daran, dass </w:t>
          </w:r>
          <w:r w:rsidR="009805F5">
            <w:t xml:space="preserve">der Begriff </w:t>
          </w:r>
          <w:r w:rsidR="006068B9">
            <w:t>Intelligenz selbst nur schwer zu</w:t>
          </w:r>
          <w:r w:rsidR="00673660">
            <w:t xml:space="preserve"> </w:t>
          </w:r>
          <w:r w:rsidR="006068B9">
            <w:t>definieren ist.</w:t>
          </w:r>
          <w:r w:rsidR="00C55C71">
            <w:t xml:space="preserve"> Die Fraunhofer-Gesellschaft beschreibt KI in einer Studie als „</w:t>
          </w:r>
          <w:r w:rsidR="008F0ECF">
            <w:t>ein Teilgebiet der Informatik mit dem Ziel, Maschinen zu befähigen, Aufgaben »intelligent« auszuführen“</w:t>
          </w:r>
          <w:r w:rsidR="007916D1">
            <w:t xml:space="preserve"> </w:t>
          </w:r>
          <w:commentRangeStart w:id="12"/>
          <w:r w:rsidR="008F0ECF">
            <w:fldChar w:fldCharType="begin" w:fldLock="1"/>
          </w:r>
          <w:r w:rsidR="00425787">
            <w:instrText>ADDIN CSL_CITATION {"citationItems":[{"id":"ITEM-1","itemData":{"URL":"https://www.bigdata-ai.fraunhofer.de/content/dam/bigdata/de/documents/Publikationen/Fraunhofer_Studie_ML_201809.pdf","author":[{"dropping-particle":"","family":"Döbel","given":"Inga","non-dropping-particle":"","parse-names":false,"suffix":""},{"dropping-particle":"","family":"Leis","given":"Miriam","non-dropping-particle":"","parse-names":false,"suffix":""},{"dropping-particle":"","family":"Vogelsang","given":"Manuel Molina","non-dropping-particle":"","parse-names":false,"suffix":""},{"dropping-particle":"","family":"Neustroev","given":"Dimitry","non-dropping-particle":"","parse-names":false,"suffix":""},{"dropping-particle":"","family":"Petzka","given":"Henning","non-dropping-particle":"","parse-names":false,"suffix":""},{"dropping-particle":"","family":"Riemer","given":"Annamaria","non-dropping-particle":"","parse-names":false,"suffix":""},{"dropping-particle":"","family":"Rüping","given":"Stefan","non-dropping-particle":"","parse-names":false,"suffix":""},{"dropping-particle":"","family":"Voss","given":"Angelika","non-dropping-particle":"","parse-names":false,"suffix":""},{"dropping-particle":"","family":"Wegele","given":"Martin","non-dropping-particle":"","parse-names":false,"suffix":""},{"dropping-particle":"","family":"Welz","given":"Juliane","non-dropping-particle":"","parse-names":false,"suffix":""}],"container-title":"Fraunhofer-Gesellschaft zur Förderung der angewandten Forschung e.V.","id":"ITEM-1","issued":{"date-parts":[["2018"]]},"page":"8","publisher":"Fraunhofer-Gesellschaft zur Förderung der angewandten Forschung e.V.","title":"Maschinelles Lernen: Kompetenzen, Forschung, Anwendung","type":"webpage"},"uris":["http://www.mendeley.com/documents/?uuid=6b515d4b-17c1-4ad0-a4e5-ca8f4825dc74"]}],"mendeley":{"formattedCitation":"[7]","manualFormatting":"[7, s.8]","plainTextFormattedCitation":"[7]","previouslyFormattedCitation":"[7]"},"properties":{"noteIndex":0},"schema":"https://github.com/citation-style-language/schema/raw/master/csl-citation.json"}</w:instrText>
          </w:r>
          <w:r w:rsidR="008F0ECF">
            <w:fldChar w:fldCharType="separate"/>
          </w:r>
          <w:r w:rsidR="008F0ECF" w:rsidRPr="008F0ECF">
            <w:rPr>
              <w:noProof/>
            </w:rPr>
            <w:t>[7</w:t>
          </w:r>
          <w:r w:rsidR="00E562C4">
            <w:rPr>
              <w:noProof/>
            </w:rPr>
            <w:t xml:space="preserve">, </w:t>
          </w:r>
          <w:r w:rsidR="00425787">
            <w:rPr>
              <w:noProof/>
            </w:rPr>
            <w:t>s</w:t>
          </w:r>
          <w:r w:rsidR="00E562C4">
            <w:rPr>
              <w:noProof/>
            </w:rPr>
            <w:t>.8</w:t>
          </w:r>
          <w:r w:rsidR="008F0ECF" w:rsidRPr="008F0ECF">
            <w:rPr>
              <w:noProof/>
            </w:rPr>
            <w:t>]</w:t>
          </w:r>
          <w:r w:rsidR="008F0ECF">
            <w:fldChar w:fldCharType="end"/>
          </w:r>
          <w:commentRangeEnd w:id="12"/>
          <w:r w:rsidR="00D12F4D">
            <w:rPr>
              <w:rStyle w:val="Kommentarzeichen"/>
            </w:rPr>
            <w:commentReference w:id="12"/>
          </w:r>
          <w:r w:rsidR="007916D1">
            <w:t>.</w:t>
          </w:r>
          <w:r w:rsidR="007F4312">
            <w:t xml:space="preserve"> Dabei wird versucht die </w:t>
          </w:r>
          <w:r w:rsidR="002576AA">
            <w:t>m</w:t>
          </w:r>
          <w:r w:rsidR="007F4312">
            <w:t>enschliche Intelligenz</w:t>
          </w:r>
          <w:r w:rsidR="00673660">
            <w:t xml:space="preserve"> bzw.</w:t>
          </w:r>
          <w:r w:rsidR="00D12F4D">
            <w:t xml:space="preserve"> die Entscheidungsstrukturen des Menschen mithilfe von </w:t>
          </w:r>
          <w:r w:rsidR="007F4312">
            <w:t>Algorithmen und mathematische</w:t>
          </w:r>
          <w:r w:rsidR="00D12F4D">
            <w:t>n</w:t>
          </w:r>
          <w:r w:rsidR="002576AA">
            <w:t xml:space="preserve"> Modelle</w:t>
          </w:r>
          <w:r w:rsidR="00D12F4D">
            <w:t>n</w:t>
          </w:r>
          <w:r w:rsidR="002576AA">
            <w:t xml:space="preserve"> in Computersystemen nachzubilden und </w:t>
          </w:r>
          <w:r w:rsidR="00D12F4D" w:rsidRPr="00D12F4D">
            <w:t>diese</w:t>
          </w:r>
          <w:r w:rsidR="00D12F4D">
            <w:t xml:space="preserve"> auf eigene Problemstellungen anzuwenden</w:t>
          </w:r>
          <w:r w:rsidR="002576AA">
            <w:t>.</w:t>
          </w:r>
          <w:r w:rsidR="00D12F4D">
            <w:t xml:space="preserve"> </w:t>
          </w:r>
          <w:r w:rsidR="00673660">
            <w:t>Im Zusammenhang mit KI wird zwischen schwacher und starker KI differenziert.</w:t>
          </w:r>
          <w:r w:rsidR="00A25606">
            <w:t xml:space="preserve"> </w:t>
          </w:r>
          <w:r w:rsidR="00BF7D57">
            <w:t xml:space="preserve">Schwache </w:t>
          </w:r>
          <w:proofErr w:type="spellStart"/>
          <w:proofErr w:type="gramStart"/>
          <w:r w:rsidR="00BF7D57">
            <w:t>KI</w:t>
          </w:r>
          <w:r w:rsidR="00CE6190">
            <w:t>’s</w:t>
          </w:r>
          <w:proofErr w:type="spellEnd"/>
          <w:proofErr w:type="gramEnd"/>
          <w:r w:rsidR="00CE6190">
            <w:t xml:space="preserve"> können nur in einem Bereich ein konkretes Anwendungsproblem bewältigen. D.h. sie</w:t>
          </w:r>
          <w:r w:rsidR="00544378">
            <w:t xml:space="preserve"> sind nicht in der Lage Erlerntes auf andere Bereiche zu </w:t>
          </w:r>
          <w:r w:rsidR="00083720">
            <w:t>ü</w:t>
          </w:r>
          <w:r w:rsidR="00544378">
            <w:t>bertragen.</w:t>
          </w:r>
          <w:r w:rsidR="000C1E00">
            <w:t xml:space="preserve"> Typische </w:t>
          </w:r>
          <w:r w:rsidR="00511053">
            <w:t>Anwendungsgebiete</w:t>
          </w:r>
          <w:r w:rsidR="000C1E00">
            <w:t xml:space="preserve"> sind: </w:t>
          </w:r>
          <w:r w:rsidR="000C1E00">
            <w:rPr>
              <w:shd w:val="clear" w:color="auto" w:fill="FFFFFF"/>
            </w:rPr>
            <w:t>Schach/- GO</w:t>
          </w:r>
          <w:r w:rsidR="004F0DD6">
            <w:rPr>
              <w:shd w:val="clear" w:color="auto" w:fill="FFFFFF"/>
            </w:rPr>
            <w:t>-C</w:t>
          </w:r>
          <w:r w:rsidR="000C1E00">
            <w:rPr>
              <w:shd w:val="clear" w:color="auto" w:fill="FFFFFF"/>
            </w:rPr>
            <w:t>omputer</w:t>
          </w:r>
          <w:r w:rsidR="00D66584">
            <w:rPr>
              <w:shd w:val="clear" w:color="auto" w:fill="FFFFFF"/>
            </w:rPr>
            <w:t>,</w:t>
          </w:r>
          <w:r w:rsidR="00511053">
            <w:rPr>
              <w:shd w:val="clear" w:color="auto" w:fill="FFFFFF"/>
            </w:rPr>
            <w:t xml:space="preserve"> Bilderkennung, Spracherkennung</w:t>
          </w:r>
          <w:r w:rsidR="00590515">
            <w:rPr>
              <w:shd w:val="clear" w:color="auto" w:fill="FFFFFF"/>
            </w:rPr>
            <w:t>, personalisierte Werbung</w:t>
          </w:r>
          <w:r w:rsidR="00562998">
            <w:rPr>
              <w:shd w:val="clear" w:color="auto" w:fill="FFFFFF"/>
            </w:rPr>
            <w:t xml:space="preserve"> </w:t>
          </w:r>
          <w:r w:rsidR="00D54BE3">
            <w:rPr>
              <w:shd w:val="clear" w:color="auto" w:fill="FFFFFF"/>
            </w:rPr>
            <w:t>und automatisierte</w:t>
          </w:r>
          <w:r w:rsidR="00562998" w:rsidRPr="00562998">
            <w:rPr>
              <w:shd w:val="clear" w:color="auto" w:fill="FFFFFF"/>
            </w:rPr>
            <w:t xml:space="preserve"> Übersetzung</w:t>
          </w:r>
          <w:r w:rsidR="00562998">
            <w:rPr>
              <w:shd w:val="clear" w:color="auto" w:fill="FFFFFF"/>
            </w:rPr>
            <w:t>.</w:t>
          </w:r>
          <w:r w:rsidR="00201E5C">
            <w:rPr>
              <w:shd w:val="clear" w:color="auto" w:fill="FFFFFF"/>
            </w:rPr>
            <w:t xml:space="preserve"> </w:t>
          </w:r>
        </w:p>
        <w:p w14:paraId="76BF89AC" w14:textId="09C272E9" w:rsidR="00592413" w:rsidRDefault="00201E5C" w:rsidP="008F0ECF">
          <w:pPr>
            <w:rPr>
              <w:shd w:val="clear" w:color="auto" w:fill="FFFFFF"/>
            </w:rPr>
          </w:pPr>
          <w:r>
            <w:rPr>
              <w:shd w:val="clear" w:color="auto" w:fill="FFFFFF"/>
            </w:rPr>
            <w:t xml:space="preserve">Starke </w:t>
          </w:r>
          <w:proofErr w:type="spellStart"/>
          <w:proofErr w:type="gramStart"/>
          <w:r>
            <w:rPr>
              <w:shd w:val="clear" w:color="auto" w:fill="FFFFFF"/>
            </w:rPr>
            <w:t>KI’s</w:t>
          </w:r>
          <w:proofErr w:type="spellEnd"/>
          <w:proofErr w:type="gramEnd"/>
          <w:r>
            <w:rPr>
              <w:shd w:val="clear" w:color="auto" w:fill="FFFFFF"/>
            </w:rPr>
            <w:t xml:space="preserve"> hingegen sind </w:t>
          </w:r>
          <w:r w:rsidR="00CD31B4">
            <w:rPr>
              <w:shd w:val="clear" w:color="auto" w:fill="FFFFFF"/>
            </w:rPr>
            <w:t>zurzeit</w:t>
          </w:r>
          <w:r>
            <w:rPr>
              <w:shd w:val="clear" w:color="auto" w:fill="FFFFFF"/>
            </w:rPr>
            <w:t xml:space="preserve"> nicht existent.</w:t>
          </w:r>
          <w:r w:rsidR="00E408DD">
            <w:rPr>
              <w:shd w:val="clear" w:color="auto" w:fill="FFFFFF"/>
            </w:rPr>
            <w:t xml:space="preserve"> </w:t>
          </w:r>
          <w:r w:rsidR="0069361A">
            <w:rPr>
              <w:shd w:val="clear" w:color="auto" w:fill="FFFFFF"/>
            </w:rPr>
            <w:t>Eine starke KI besitzt intellektuelle Fähigkeiten auf Augenhöhe eines Menschen.</w:t>
          </w:r>
          <w:r w:rsidR="007447ED">
            <w:rPr>
              <w:shd w:val="clear" w:color="auto" w:fill="FFFFFF"/>
            </w:rPr>
            <w:t xml:space="preserve"> Diese beruhen </w:t>
          </w:r>
          <w:r w:rsidR="00BA5544">
            <w:rPr>
              <w:shd w:val="clear" w:color="auto" w:fill="FFFFFF"/>
            </w:rPr>
            <w:t>darauf</w:t>
          </w:r>
          <w:r w:rsidR="007447ED">
            <w:rPr>
              <w:shd w:val="clear" w:color="auto" w:fill="FFFFFF"/>
            </w:rPr>
            <w:t xml:space="preserve">, dass </w:t>
          </w:r>
          <w:r w:rsidR="00E408DD">
            <w:rPr>
              <w:shd w:val="clear" w:color="auto" w:fill="FFFFFF"/>
            </w:rPr>
            <w:t xml:space="preserve">die </w:t>
          </w:r>
          <w:r w:rsidR="007447ED">
            <w:rPr>
              <w:shd w:val="clear" w:color="auto" w:fill="FFFFFF"/>
            </w:rPr>
            <w:t xml:space="preserve">KI in der Lage ist erlerntes Wissen </w:t>
          </w:r>
          <w:r w:rsidR="00BA44C6">
            <w:rPr>
              <w:shd w:val="clear" w:color="auto" w:fill="FFFFFF"/>
            </w:rPr>
            <w:t xml:space="preserve">in </w:t>
          </w:r>
          <w:r w:rsidR="00BA44C6">
            <w:rPr>
              <w:shd w:val="clear" w:color="auto" w:fill="FFFFFF"/>
            </w:rPr>
            <w:lastRenderedPageBreak/>
            <w:t>andere Bereiche zu übertragen und</w:t>
          </w:r>
          <w:r w:rsidR="0056281B">
            <w:rPr>
              <w:shd w:val="clear" w:color="auto" w:fill="FFFFFF"/>
            </w:rPr>
            <w:t xml:space="preserve"> </w:t>
          </w:r>
          <w:r w:rsidR="00BA44C6">
            <w:rPr>
              <w:shd w:val="clear" w:color="auto" w:fill="FFFFFF"/>
            </w:rPr>
            <w:t xml:space="preserve">auf </w:t>
          </w:r>
          <w:r w:rsidR="0098510C">
            <w:rPr>
              <w:shd w:val="clear" w:color="auto" w:fill="FFFFFF"/>
            </w:rPr>
            <w:t>neue</w:t>
          </w:r>
          <w:r w:rsidR="00BA44C6">
            <w:rPr>
              <w:shd w:val="clear" w:color="auto" w:fill="FFFFFF"/>
            </w:rPr>
            <w:t xml:space="preserve"> Probleme anzuwenden.</w:t>
          </w:r>
          <w:r w:rsidR="00555FDF">
            <w:rPr>
              <w:shd w:val="clear" w:color="auto" w:fill="FFFFFF"/>
            </w:rPr>
            <w:t xml:space="preserve"> Ob und wann es eine solche allgemeine Intelligenz </w:t>
          </w:r>
          <w:r w:rsidR="00295D48">
            <w:rPr>
              <w:shd w:val="clear" w:color="auto" w:fill="FFFFFF"/>
            </w:rPr>
            <w:t>geben wird,</w:t>
          </w:r>
          <w:r w:rsidR="00555FDF">
            <w:rPr>
              <w:shd w:val="clear" w:color="auto" w:fill="FFFFFF"/>
            </w:rPr>
            <w:t xml:space="preserve"> ist in der Wissenschaft umstritten</w:t>
          </w:r>
          <w:r w:rsidR="00592413">
            <w:rPr>
              <w:shd w:val="clear" w:color="auto" w:fill="FFFFFF"/>
            </w:rPr>
            <w:t xml:space="preserve"> </w:t>
          </w:r>
          <w:r w:rsidR="00592413">
            <w:rPr>
              <w:shd w:val="clear" w:color="auto" w:fill="FFFFFF"/>
            </w:rPr>
            <w:fldChar w:fldCharType="begin" w:fldLock="1"/>
          </w:r>
          <w:r w:rsidR="00765799">
            <w:rPr>
              <w:shd w:val="clear" w:color="auto" w:fill="FFFFFF"/>
            </w:rPr>
            <w:instrText>ADDIN CSL_CITATION {"citationItems":[{"id":"ITEM-1","itemData":{"DOI":"10.1057/s41599-020-0494-4","ISSN":"26629992","abstract":"The modern project of creating human-like artificial intelligence (AI) started after World War II, when it was discovered that electronic computers are not just number-crunching machines, but can also manipulate symbols. It is possible to pursue this goal without assuming that machine intelligence is identical to human intelligence. This is known as weak AI. However, many AI researcher have pursued the aim of developing artificial intelligence that is in principle identical to human intelligence, called strong AI. Weak AI is less ambitious than strong AI, and therefore less controversial. However, there are important controversies related to weak AI as well. This paper focuses on the distinction between artificial general intelligence (AGI) and artificial narrow intelligence (ANI). Although AGI may be classified as weak AI, it is close to strong AI because one chief characteristics of human intelligence is its generality. Although AGI is less ambitious than strong AI, there were critics almost from the very beginning. One of the leading critics was the philosopher Hubert Dreyfus, who argued that computers, who have no body, no childhood and no cultural practice, could not acquire intelligence at all. One of Dreyfus’ main arguments was that human knowledge is partly tacit, and therefore cannot be articulated and incorporated in a computer program. However, today one might argue that new approaches to artificial intelligence research have made his arguments obsolete. Deep learning and Big Data are among the latest approaches, and advocates argue that they will be able to realize AGI. A closer look reveals that although development of artificial intelligence for specific purposes (ANI) has been impressive, we have not come much closer to developing artificial general intelligence (AGI). The article further argues that this is in principle impossible, and it revives Hubert Dreyfus’ argument that computers are not in the world.","author":[{"dropping-particle":"","family":"Fjelland","given":"Ragnar","non-dropping-particle":"","parse-names":false,"suffix":""}],"container-title":"Humanities and Social Sciences Communications","id":"ITEM-1","issue":"1","issued":{"date-parts":[["2020"]]},"page":"1-9","title":"Why general artificial intelligence will not be realized","type":"article-journal","volume":"7"},"uris":["http://www.mendeley.com/documents/?uuid=058ff167-9e1d-441e-8d93-a226930930a9"]}],"mendeley":{"formattedCitation":"[8]","plainTextFormattedCitation":"[8]","previouslyFormattedCitation":"[8]"},"properties":{"noteIndex":0},"schema":"https://github.com/citation-style-language/schema/raw/master/csl-citation.json"}</w:instrText>
          </w:r>
          <w:r w:rsidR="00592413">
            <w:rPr>
              <w:shd w:val="clear" w:color="auto" w:fill="FFFFFF"/>
            </w:rPr>
            <w:fldChar w:fldCharType="separate"/>
          </w:r>
          <w:r w:rsidR="00592413" w:rsidRPr="00592413">
            <w:rPr>
              <w:noProof/>
              <w:shd w:val="clear" w:color="auto" w:fill="FFFFFF"/>
            </w:rPr>
            <w:t>[8]</w:t>
          </w:r>
          <w:r w:rsidR="00592413">
            <w:rPr>
              <w:shd w:val="clear" w:color="auto" w:fill="FFFFFF"/>
            </w:rPr>
            <w:fldChar w:fldCharType="end"/>
          </w:r>
          <w:r w:rsidR="00592413">
            <w:rPr>
              <w:shd w:val="clear" w:color="auto" w:fill="FFFFFF"/>
            </w:rPr>
            <w:t>.</w:t>
          </w:r>
          <w:r w:rsidR="00555FDF">
            <w:rPr>
              <w:shd w:val="clear" w:color="auto" w:fill="FFFFFF"/>
            </w:rPr>
            <w:t xml:space="preserve"> Der Streitpunkt ist dabei</w:t>
          </w:r>
          <w:r w:rsidR="00B25D47">
            <w:rPr>
              <w:shd w:val="clear" w:color="auto" w:fill="FFFFFF"/>
            </w:rPr>
            <w:t>,</w:t>
          </w:r>
          <w:r w:rsidR="00555FDF">
            <w:rPr>
              <w:shd w:val="clear" w:color="auto" w:fill="FFFFFF"/>
            </w:rPr>
            <w:t xml:space="preserve"> </w:t>
          </w:r>
          <w:r w:rsidR="00295D48">
            <w:rPr>
              <w:shd w:val="clear" w:color="auto" w:fill="FFFFFF"/>
            </w:rPr>
            <w:t>inwiefern</w:t>
          </w:r>
          <w:r w:rsidR="00592413">
            <w:rPr>
              <w:shd w:val="clear" w:color="auto" w:fill="FFFFFF"/>
            </w:rPr>
            <w:t xml:space="preserve"> sich typisch menschliche Eigenschaften</w:t>
          </w:r>
          <w:r w:rsidR="00A245D5">
            <w:rPr>
              <w:shd w:val="clear" w:color="auto" w:fill="FFFFFF"/>
            </w:rPr>
            <w:t>,</w:t>
          </w:r>
          <w:r w:rsidR="00592413">
            <w:rPr>
              <w:shd w:val="clear" w:color="auto" w:fill="FFFFFF"/>
            </w:rPr>
            <w:t xml:space="preserve"> wie das Vorhandensein eines Bewusstseins</w:t>
          </w:r>
          <w:r w:rsidR="00446B7C">
            <w:rPr>
              <w:shd w:val="clear" w:color="auto" w:fill="FFFFFF"/>
            </w:rPr>
            <w:t>,</w:t>
          </w:r>
          <w:r w:rsidR="00E5068B">
            <w:rPr>
              <w:shd w:val="clear" w:color="auto" w:fill="FFFFFF"/>
            </w:rPr>
            <w:t xml:space="preserve"> </w:t>
          </w:r>
          <w:r w:rsidR="00592413">
            <w:rPr>
              <w:shd w:val="clear" w:color="auto" w:fill="FFFFFF"/>
            </w:rPr>
            <w:t>mit</w:t>
          </w:r>
          <w:r w:rsidR="00477536">
            <w:rPr>
              <w:shd w:val="clear" w:color="auto" w:fill="FFFFFF"/>
            </w:rPr>
            <w:t xml:space="preserve"> </w:t>
          </w:r>
          <w:r w:rsidR="00592413">
            <w:rPr>
              <w:shd w:val="clear" w:color="auto" w:fill="FFFFFF"/>
            </w:rPr>
            <w:t xml:space="preserve">einer </w:t>
          </w:r>
          <w:r w:rsidR="00295D48">
            <w:rPr>
              <w:shd w:val="clear" w:color="auto" w:fill="FFFFFF"/>
            </w:rPr>
            <w:t xml:space="preserve">KI </w:t>
          </w:r>
          <w:r w:rsidR="00592413">
            <w:rPr>
              <w:shd w:val="clear" w:color="auto" w:fill="FFFFFF"/>
            </w:rPr>
            <w:t>vereinbaren lassen.</w:t>
          </w:r>
        </w:p>
        <w:p w14:paraId="17E4D4C3" w14:textId="51061C0B" w:rsidR="006E3D82" w:rsidRDefault="007B78C7" w:rsidP="008F0ECF">
          <w:pPr>
            <w:rPr>
              <w:shd w:val="clear" w:color="auto" w:fill="FFFFFF"/>
            </w:rPr>
          </w:pPr>
          <w:r>
            <w:rPr>
              <w:shd w:val="clear" w:color="auto" w:fill="FFFFFF"/>
            </w:rPr>
            <w:t>Die</w:t>
          </w:r>
          <w:r w:rsidR="00F20662">
            <w:rPr>
              <w:shd w:val="clear" w:color="auto" w:fill="FFFFFF"/>
            </w:rPr>
            <w:t xml:space="preserve"> Anfänge in der Forschung und Entwicklung KI lassen sich auf das Jahr 1956 datieren, als am </w:t>
          </w:r>
          <w:r w:rsidR="00F20662" w:rsidRPr="00F20662">
            <w:rPr>
              <w:shd w:val="clear" w:color="auto" w:fill="FFFFFF"/>
            </w:rPr>
            <w:t xml:space="preserve">Dartmouth </w:t>
          </w:r>
          <w:r w:rsidR="00DF7826" w:rsidRPr="00F20662">
            <w:rPr>
              <w:shd w:val="clear" w:color="auto" w:fill="FFFFFF"/>
            </w:rPr>
            <w:t>College</w:t>
          </w:r>
          <w:r w:rsidR="00DF7826">
            <w:rPr>
              <w:shd w:val="clear" w:color="auto" w:fill="FFFFFF"/>
            </w:rPr>
            <w:t xml:space="preserve"> eine</w:t>
          </w:r>
          <w:r w:rsidR="00D25223">
            <w:rPr>
              <w:shd w:val="clear" w:color="auto" w:fill="FFFFFF"/>
            </w:rPr>
            <w:t xml:space="preserve"> Konferenz namens </w:t>
          </w:r>
          <w:r w:rsidR="00AA2A44" w:rsidRPr="00AA2A44">
            <w:rPr>
              <w:shd w:val="clear" w:color="auto" w:fill="FFFFFF"/>
            </w:rPr>
            <w:t>Dartmouth Conference</w:t>
          </w:r>
          <w:r w:rsidR="00AA2A44">
            <w:rPr>
              <w:shd w:val="clear" w:color="auto" w:fill="FFFFFF"/>
            </w:rPr>
            <w:t xml:space="preserve"> stattfand. </w:t>
          </w:r>
          <w:r w:rsidR="00C422DA">
            <w:rPr>
              <w:shd w:val="clear" w:color="auto" w:fill="FFFFFF"/>
            </w:rPr>
            <w:t xml:space="preserve">Einen ersten Boom verzeichneten </w:t>
          </w:r>
          <w:proofErr w:type="spellStart"/>
          <w:proofErr w:type="gramStart"/>
          <w:r w:rsidR="00C422DA">
            <w:rPr>
              <w:shd w:val="clear" w:color="auto" w:fill="FFFFFF"/>
            </w:rPr>
            <w:t>KI’s</w:t>
          </w:r>
          <w:proofErr w:type="spellEnd"/>
          <w:proofErr w:type="gramEnd"/>
          <w:r w:rsidR="00C422DA">
            <w:rPr>
              <w:shd w:val="clear" w:color="auto" w:fill="FFFFFF"/>
            </w:rPr>
            <w:t xml:space="preserve"> in den 1980er Jahren </w:t>
          </w:r>
          <w:r w:rsidR="00315F3A">
            <w:rPr>
              <w:shd w:val="clear" w:color="auto" w:fill="FFFFFF"/>
            </w:rPr>
            <w:t>über</w:t>
          </w:r>
          <w:r w:rsidR="00C422DA">
            <w:rPr>
              <w:shd w:val="clear" w:color="auto" w:fill="FFFFFF"/>
            </w:rPr>
            <w:t xml:space="preserve"> die </w:t>
          </w:r>
          <w:commentRangeStart w:id="13"/>
          <w:r w:rsidR="00C422DA">
            <w:rPr>
              <w:shd w:val="clear" w:color="auto" w:fill="FFFFFF"/>
            </w:rPr>
            <w:t xml:space="preserve">sogenannten </w:t>
          </w:r>
          <w:commentRangeEnd w:id="13"/>
          <w:r w:rsidR="00861241">
            <w:rPr>
              <w:rStyle w:val="Kommentarzeichen"/>
            </w:rPr>
            <w:commentReference w:id="13"/>
          </w:r>
          <w:r w:rsidR="00C422DA">
            <w:rPr>
              <w:shd w:val="clear" w:color="auto" w:fill="FFFFFF"/>
            </w:rPr>
            <w:t>Expertensysteme</w:t>
          </w:r>
          <w:r w:rsidR="00583301">
            <w:rPr>
              <w:shd w:val="clear" w:color="auto" w:fill="FFFFFF"/>
            </w:rPr>
            <w:t>. Die Entscheidungen, welche</w:t>
          </w:r>
          <w:r w:rsidR="00B53158">
            <w:rPr>
              <w:shd w:val="clear" w:color="auto" w:fill="FFFFFF"/>
            </w:rPr>
            <w:t xml:space="preserve"> von</w:t>
          </w:r>
          <w:r w:rsidR="00861241">
            <w:rPr>
              <w:shd w:val="clear" w:color="auto" w:fill="FFFFFF"/>
            </w:rPr>
            <w:t xml:space="preserve"> den</w:t>
          </w:r>
          <w:r w:rsidR="00B53158">
            <w:rPr>
              <w:shd w:val="clear" w:color="auto" w:fill="FFFFFF"/>
            </w:rPr>
            <w:t xml:space="preserve"> </w:t>
          </w:r>
          <w:r w:rsidR="00583301">
            <w:rPr>
              <w:shd w:val="clear" w:color="auto" w:fill="FFFFFF"/>
            </w:rPr>
            <w:t>Expertensysteme</w:t>
          </w:r>
          <w:r w:rsidR="00B53158">
            <w:rPr>
              <w:shd w:val="clear" w:color="auto" w:fill="FFFFFF"/>
            </w:rPr>
            <w:t>n getroffen werden</w:t>
          </w:r>
          <w:r w:rsidR="00583301">
            <w:rPr>
              <w:shd w:val="clear" w:color="auto" w:fill="FFFFFF"/>
            </w:rPr>
            <w:t xml:space="preserve">, basieren auf </w:t>
          </w:r>
          <w:r w:rsidR="003D59E7">
            <w:rPr>
              <w:shd w:val="clear" w:color="auto" w:fill="FFFFFF"/>
            </w:rPr>
            <w:t xml:space="preserve">einer langen Kette von </w:t>
          </w:r>
          <w:commentRangeStart w:id="14"/>
          <w:r w:rsidR="003D59E7">
            <w:rPr>
              <w:shd w:val="clear" w:color="auto" w:fill="FFFFFF"/>
            </w:rPr>
            <w:t>Wenn-Dann</w:t>
          </w:r>
          <w:commentRangeEnd w:id="14"/>
          <w:r w:rsidR="005F576D">
            <w:rPr>
              <w:rStyle w:val="Kommentarzeichen"/>
            </w:rPr>
            <w:commentReference w:id="14"/>
          </w:r>
          <w:r w:rsidR="003D59E7">
            <w:rPr>
              <w:shd w:val="clear" w:color="auto" w:fill="FFFFFF"/>
            </w:rPr>
            <w:t>-</w:t>
          </w:r>
          <w:r w:rsidR="002E5F17">
            <w:rPr>
              <w:shd w:val="clear" w:color="auto" w:fill="FFFFFF"/>
            </w:rPr>
            <w:t>Verknüpfungen</w:t>
          </w:r>
          <w:r w:rsidR="00FB5135">
            <w:rPr>
              <w:shd w:val="clear" w:color="auto" w:fill="FFFFFF"/>
            </w:rPr>
            <w:t xml:space="preserve">. </w:t>
          </w:r>
          <w:r w:rsidR="00B44D27">
            <w:rPr>
              <w:shd w:val="clear" w:color="auto" w:fill="FFFFFF"/>
            </w:rPr>
            <w:t>I</w:t>
          </w:r>
          <w:r w:rsidR="00FB5135">
            <w:rPr>
              <w:shd w:val="clear" w:color="auto" w:fill="FFFFFF"/>
            </w:rPr>
            <w:t>m</w:t>
          </w:r>
          <w:r w:rsidR="007D5AED">
            <w:rPr>
              <w:shd w:val="clear" w:color="auto" w:fill="FFFFFF"/>
            </w:rPr>
            <w:t xml:space="preserve"> </w:t>
          </w:r>
          <w:r w:rsidR="00B44D27">
            <w:rPr>
              <w:shd w:val="clear" w:color="auto" w:fill="FFFFFF"/>
            </w:rPr>
            <w:t xml:space="preserve">zweiten </w:t>
          </w:r>
          <w:r w:rsidR="00FB5135">
            <w:rPr>
              <w:shd w:val="clear" w:color="auto" w:fill="FFFFFF"/>
            </w:rPr>
            <w:t>KI-Winter</w:t>
          </w:r>
          <w:r w:rsidR="00B44D27">
            <w:rPr>
              <w:shd w:val="clear" w:color="auto" w:fill="FFFFFF"/>
            </w:rPr>
            <w:t xml:space="preserve"> sank das</w:t>
          </w:r>
          <w:r w:rsidR="00FB5135">
            <w:rPr>
              <w:shd w:val="clear" w:color="auto" w:fill="FFFFFF"/>
            </w:rPr>
            <w:t xml:space="preserve"> öffentliche Interesse an KI und damit auch die Gelder für die Forschung</w:t>
          </w:r>
          <w:r w:rsidR="00B44D27">
            <w:rPr>
              <w:shd w:val="clear" w:color="auto" w:fill="FFFFFF"/>
            </w:rPr>
            <w:t xml:space="preserve">. </w:t>
          </w:r>
          <w:r w:rsidR="00FC1CAA">
            <w:rPr>
              <w:shd w:val="clear" w:color="auto" w:fill="FFFFFF"/>
            </w:rPr>
            <w:t xml:space="preserve">Durch die Verwendung von </w:t>
          </w:r>
          <w:r w:rsidR="00B44D27">
            <w:rPr>
              <w:shd w:val="clear" w:color="auto" w:fill="FFFFFF"/>
            </w:rPr>
            <w:t>maschinelle</w:t>
          </w:r>
          <w:r w:rsidR="00FC1CAA">
            <w:rPr>
              <w:shd w:val="clear" w:color="auto" w:fill="FFFFFF"/>
            </w:rPr>
            <w:t>m</w:t>
          </w:r>
          <w:r w:rsidR="00B44D27">
            <w:rPr>
              <w:shd w:val="clear" w:color="auto" w:fill="FFFFFF"/>
            </w:rPr>
            <w:t xml:space="preserve"> Lernen, eine</w:t>
          </w:r>
          <w:r w:rsidR="00FC1CAA">
            <w:rPr>
              <w:shd w:val="clear" w:color="auto" w:fill="FFFFFF"/>
            </w:rPr>
            <w:t>r</w:t>
          </w:r>
          <w:r w:rsidR="00B44D27">
            <w:rPr>
              <w:shd w:val="clear" w:color="auto" w:fill="FFFFFF"/>
            </w:rPr>
            <w:t xml:space="preserve"> </w:t>
          </w:r>
          <w:r w:rsidR="00FC1CAA">
            <w:rPr>
              <w:shd w:val="clear" w:color="auto" w:fill="FFFFFF"/>
            </w:rPr>
            <w:t>weiteren</w:t>
          </w:r>
          <w:r w:rsidR="004A2506">
            <w:rPr>
              <w:shd w:val="clear" w:color="auto" w:fill="FFFFFF"/>
            </w:rPr>
            <w:t>, bedeutsameren</w:t>
          </w:r>
          <w:r w:rsidR="00FC1CAA">
            <w:rPr>
              <w:shd w:val="clear" w:color="auto" w:fill="FFFFFF"/>
            </w:rPr>
            <w:t xml:space="preserve"> Untergruppe der KI, erlebt diese</w:t>
          </w:r>
          <w:r w:rsidR="00CA6AB0">
            <w:rPr>
              <w:shd w:val="clear" w:color="auto" w:fill="FFFFFF"/>
            </w:rPr>
            <w:t xml:space="preserve"> in dem </w:t>
          </w:r>
          <w:r w:rsidR="00CA6AB0" w:rsidRPr="00CA6AB0">
            <w:rPr>
              <w:shd w:val="clear" w:color="auto" w:fill="FFFFFF"/>
            </w:rPr>
            <w:t>21. Jahrhundert</w:t>
          </w:r>
          <w:r w:rsidR="00CA6AB0">
            <w:rPr>
              <w:shd w:val="clear" w:color="auto" w:fill="FFFFFF"/>
            </w:rPr>
            <w:t xml:space="preserve"> eine Blütezeit</w:t>
          </w:r>
          <w:r w:rsidR="0093663F">
            <w:rPr>
              <w:shd w:val="clear" w:color="auto" w:fill="FFFFFF"/>
            </w:rPr>
            <w:t xml:space="preserve"> (</w:t>
          </w:r>
          <w:r w:rsidR="00181FB7">
            <w:rPr>
              <w:shd w:val="clear" w:color="auto" w:fill="FFFFFF"/>
            </w:rPr>
            <w:t>s</w:t>
          </w:r>
          <w:r w:rsidR="00D222D3">
            <w:rPr>
              <w:shd w:val="clear" w:color="auto" w:fill="FFFFFF"/>
            </w:rPr>
            <w:t xml:space="preserve">iehe </w:t>
          </w:r>
          <w:r w:rsidR="00D222D3">
            <w:rPr>
              <w:shd w:val="clear" w:color="auto" w:fill="FFFFFF"/>
            </w:rPr>
            <w:fldChar w:fldCharType="begin"/>
          </w:r>
          <w:r w:rsidR="00D222D3">
            <w:rPr>
              <w:shd w:val="clear" w:color="auto" w:fill="FFFFFF"/>
            </w:rPr>
            <w:instrText xml:space="preserve"> REF _Ref65165195 \h </w:instrText>
          </w:r>
          <w:r w:rsidR="00D222D3">
            <w:rPr>
              <w:shd w:val="clear" w:color="auto" w:fill="FFFFFF"/>
            </w:rPr>
          </w:r>
          <w:r w:rsidR="00D222D3">
            <w:rPr>
              <w:shd w:val="clear" w:color="auto" w:fill="FFFFFF"/>
            </w:rPr>
            <w:fldChar w:fldCharType="separate"/>
          </w:r>
          <w:r w:rsidR="00C67511">
            <w:t xml:space="preserve">Abbildung </w:t>
          </w:r>
          <w:r w:rsidR="00C67511">
            <w:rPr>
              <w:noProof/>
            </w:rPr>
            <w:t>1</w:t>
          </w:r>
          <w:r w:rsidR="00D222D3">
            <w:rPr>
              <w:shd w:val="clear" w:color="auto" w:fill="FFFFFF"/>
            </w:rPr>
            <w:fldChar w:fldCharType="end"/>
          </w:r>
          <w:r w:rsidR="0093663F">
            <w:rPr>
              <w:shd w:val="clear" w:color="auto" w:fill="FFFFFF"/>
            </w:rPr>
            <w:t>)</w:t>
          </w:r>
          <w:r w:rsidR="00CA6AB0">
            <w:rPr>
              <w:shd w:val="clear" w:color="auto" w:fill="FFFFFF"/>
            </w:rPr>
            <w:t xml:space="preserve">. </w:t>
          </w:r>
        </w:p>
        <w:p w14:paraId="7158A3A8" w14:textId="6F894AFE" w:rsidR="009765CE" w:rsidRDefault="005B2EA7" w:rsidP="005B2EA7">
          <w:pPr>
            <w:pStyle w:val="Abbildung"/>
          </w:pPr>
          <w:r>
            <w:drawing>
              <wp:inline distT="0" distB="0" distL="0" distR="0" wp14:anchorId="010ED449" wp14:editId="1782622C">
                <wp:extent cx="3869140" cy="2334247"/>
                <wp:effectExtent l="0" t="0" r="0" b="952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rotWithShape="1">
                        <a:blip r:embed="rId23" cstate="print">
                          <a:extLst>
                            <a:ext uri="{28A0092B-C50C-407E-A947-70E740481C1C}">
                              <a14:useLocalDpi xmlns:a14="http://schemas.microsoft.com/office/drawing/2010/main" val="0"/>
                            </a:ext>
                          </a:extLst>
                        </a:blip>
                        <a:srcRect l="9409" t="17847" r="43203" b="61938"/>
                        <a:stretch/>
                      </pic:blipFill>
                      <pic:spPr bwMode="auto">
                        <a:xfrm>
                          <a:off x="0" y="0"/>
                          <a:ext cx="3871290" cy="2335544"/>
                        </a:xfrm>
                        <a:prstGeom prst="rect">
                          <a:avLst/>
                        </a:prstGeom>
                        <a:ln>
                          <a:noFill/>
                        </a:ln>
                        <a:extLst>
                          <a:ext uri="{53640926-AAD7-44D8-BBD7-CCE9431645EC}">
                            <a14:shadowObscured xmlns:a14="http://schemas.microsoft.com/office/drawing/2010/main"/>
                          </a:ext>
                        </a:extLst>
                      </pic:spPr>
                    </pic:pic>
                  </a:graphicData>
                </a:graphic>
              </wp:inline>
            </w:drawing>
          </w:r>
        </w:p>
        <w:p w14:paraId="745289B6" w14:textId="263583D2" w:rsidR="009765CE" w:rsidRPr="009765CE" w:rsidRDefault="009765CE" w:rsidP="009765CE">
          <w:pPr>
            <w:pStyle w:val="Beschriftung"/>
            <w:jc w:val="both"/>
          </w:pPr>
          <w:bookmarkStart w:id="15" w:name="_Ref65165195"/>
          <w:r>
            <w:t xml:space="preserve">Abbildung </w:t>
          </w:r>
          <w:r>
            <w:fldChar w:fldCharType="begin"/>
          </w:r>
          <w:r>
            <w:instrText xml:space="preserve"> SEQ Abbildung \* ARABIC </w:instrText>
          </w:r>
          <w:r>
            <w:fldChar w:fldCharType="separate"/>
          </w:r>
          <w:r w:rsidR="00EA50F3">
            <w:rPr>
              <w:noProof/>
            </w:rPr>
            <w:t>1</w:t>
          </w:r>
          <w:r>
            <w:fldChar w:fldCharType="end"/>
          </w:r>
          <w:bookmarkEnd w:id="15"/>
          <w:r>
            <w:t>: Entwicklung der Publikationen im Bereich maschinelles Lernen für Deutschland (DE), Frankreich (FR), Großbritannien (UK), USA (US) und China (CN) sowie die restlichen EU-Staaten und übrige Länder</w:t>
          </w:r>
          <w:r>
            <w:br/>
          </w:r>
          <w:commentRangeStart w:id="16"/>
          <w:r>
            <w:t xml:space="preserve">Quelle: </w:t>
          </w:r>
          <w:proofErr w:type="spellStart"/>
          <w:r>
            <w:t>Frauenhofer</w:t>
          </w:r>
          <w:proofErr w:type="spellEnd"/>
          <w:r>
            <w:t xml:space="preserve">…. S. </w:t>
          </w:r>
          <w:commentRangeEnd w:id="16"/>
          <w:r w:rsidR="006E3D82">
            <w:rPr>
              <w:rStyle w:val="Kommentarzeichen"/>
              <w:iCs w:val="0"/>
            </w:rPr>
            <w:commentReference w:id="16"/>
          </w:r>
        </w:p>
        <w:p w14:paraId="3ED312B8" w14:textId="0215E47F" w:rsidR="00780A25" w:rsidRDefault="00780A25">
          <w:pPr>
            <w:spacing w:after="160" w:line="259" w:lineRule="auto"/>
            <w:jc w:val="left"/>
            <w:rPr>
              <w:shd w:val="clear" w:color="auto" w:fill="FFFFFF"/>
            </w:rPr>
          </w:pPr>
        </w:p>
        <w:p w14:paraId="69B572ED" w14:textId="60BC7BA0" w:rsidR="00C734EF" w:rsidRDefault="009301D3" w:rsidP="00645776">
          <w:pPr>
            <w:pStyle w:val="berschrift3"/>
            <w:rPr>
              <w:shd w:val="clear" w:color="auto" w:fill="FFFFFF"/>
            </w:rPr>
          </w:pPr>
          <w:bookmarkStart w:id="17" w:name="_Toc65365136"/>
          <w:r>
            <w:rPr>
              <w:shd w:val="clear" w:color="auto" w:fill="FFFFFF"/>
            </w:rPr>
            <w:t>maschinelles Lernen</w:t>
          </w:r>
          <w:bookmarkEnd w:id="17"/>
        </w:p>
        <w:p w14:paraId="5B2DB1BA" w14:textId="3BCFAD7B" w:rsidR="009765CE" w:rsidRDefault="00F75FE7" w:rsidP="002B5FD6">
          <w:pPr>
            <w:rPr>
              <w:shd w:val="clear" w:color="auto" w:fill="FFFFFF"/>
            </w:rPr>
          </w:pPr>
          <w:r>
            <w:rPr>
              <w:shd w:val="clear" w:color="auto" w:fill="FFFFFF"/>
            </w:rPr>
            <w:t>Maschinelles Lernen stellt ein wichtiger Zweig von KI dar.</w:t>
          </w:r>
          <w:r w:rsidR="0072693D">
            <w:rPr>
              <w:shd w:val="clear" w:color="auto" w:fill="FFFFFF"/>
            </w:rPr>
            <w:t xml:space="preserve"> </w:t>
          </w:r>
          <w:r w:rsidR="0072693D">
            <w:rPr>
              <w:shd w:val="clear" w:color="auto" w:fill="FFFFFF"/>
            </w:rPr>
            <w:fldChar w:fldCharType="begin"/>
          </w:r>
          <w:r w:rsidR="0072693D">
            <w:rPr>
              <w:shd w:val="clear" w:color="auto" w:fill="FFFFFF"/>
            </w:rPr>
            <w:instrText xml:space="preserve"> REF _Ref65267911 \h </w:instrText>
          </w:r>
          <w:r w:rsidR="0072693D">
            <w:rPr>
              <w:shd w:val="clear" w:color="auto" w:fill="FFFFFF"/>
            </w:rPr>
          </w:r>
          <w:r w:rsidR="0072693D">
            <w:rPr>
              <w:shd w:val="clear" w:color="auto" w:fill="FFFFFF"/>
            </w:rPr>
            <w:fldChar w:fldCharType="separate"/>
          </w:r>
          <w:r w:rsidR="0072693D">
            <w:t xml:space="preserve">Abbildung </w:t>
          </w:r>
          <w:r w:rsidR="0072693D">
            <w:rPr>
              <w:noProof/>
            </w:rPr>
            <w:t>2</w:t>
          </w:r>
          <w:r w:rsidR="0072693D">
            <w:rPr>
              <w:shd w:val="clear" w:color="auto" w:fill="FFFFFF"/>
            </w:rPr>
            <w:fldChar w:fldCharType="end"/>
          </w:r>
          <w:r w:rsidR="008850AA">
            <w:rPr>
              <w:shd w:val="clear" w:color="auto" w:fill="FFFFFF"/>
            </w:rPr>
            <w:t xml:space="preserve"> </w:t>
          </w:r>
          <w:r w:rsidR="00F61EFE">
            <w:rPr>
              <w:shd w:val="clear" w:color="auto" w:fill="FFFFFF"/>
            </w:rPr>
            <w:t xml:space="preserve">veranschaulicht </w:t>
          </w:r>
          <w:r w:rsidR="00D96A1A">
            <w:rPr>
              <w:shd w:val="clear" w:color="auto" w:fill="FFFFFF"/>
            </w:rPr>
            <w:t>das grundlegende Prinzip</w:t>
          </w:r>
          <w:r w:rsidR="00F61EFE">
            <w:rPr>
              <w:shd w:val="clear" w:color="auto" w:fill="FFFFFF"/>
            </w:rPr>
            <w:t xml:space="preserve"> </w:t>
          </w:r>
          <w:r w:rsidR="00EC47E2">
            <w:rPr>
              <w:shd w:val="clear" w:color="auto" w:fill="FFFFFF"/>
            </w:rPr>
            <w:t>des maschinellen Lernens</w:t>
          </w:r>
          <w:r w:rsidR="00F61EFE">
            <w:rPr>
              <w:shd w:val="clear" w:color="auto" w:fill="FFFFFF"/>
            </w:rPr>
            <w:t>.</w:t>
          </w:r>
        </w:p>
        <w:p w14:paraId="61B9BFED" w14:textId="759A38A2" w:rsidR="00D42E0A" w:rsidRDefault="00F61EFE" w:rsidP="00D42E0A">
          <w:pPr>
            <w:pStyle w:val="Abbildung"/>
          </w:pPr>
          <w:r>
            <w:lastRenderedPageBreak/>
            <w:t xml:space="preserve"> </w:t>
          </w:r>
          <w:r w:rsidR="00A6377A">
            <w:drawing>
              <wp:inline distT="0" distB="0" distL="0" distR="0" wp14:anchorId="387B946A" wp14:editId="5163E2B7">
                <wp:extent cx="5236234" cy="2026987"/>
                <wp:effectExtent l="0" t="0" r="254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rotWithShape="1">
                        <a:blip r:embed="rId24" cstate="print">
                          <a:extLst>
                            <a:ext uri="{28A0092B-C50C-407E-A947-70E740481C1C}">
                              <a14:useLocalDpi xmlns:a14="http://schemas.microsoft.com/office/drawing/2010/main" val="0"/>
                            </a:ext>
                          </a:extLst>
                        </a:blip>
                        <a:srcRect l="15356" t="18994" r="11930" b="30973"/>
                        <a:stretch/>
                      </pic:blipFill>
                      <pic:spPr bwMode="auto">
                        <a:xfrm>
                          <a:off x="0" y="0"/>
                          <a:ext cx="5239677" cy="2028320"/>
                        </a:xfrm>
                        <a:prstGeom prst="rect">
                          <a:avLst/>
                        </a:prstGeom>
                        <a:ln>
                          <a:noFill/>
                        </a:ln>
                        <a:extLst>
                          <a:ext uri="{53640926-AAD7-44D8-BBD7-CCE9431645EC}">
                            <a14:shadowObscured xmlns:a14="http://schemas.microsoft.com/office/drawing/2010/main"/>
                          </a:ext>
                        </a:extLst>
                      </pic:spPr>
                    </pic:pic>
                  </a:graphicData>
                </a:graphic>
              </wp:inline>
            </w:drawing>
          </w:r>
        </w:p>
        <w:p w14:paraId="018CB60C" w14:textId="4AEA8082" w:rsidR="00A378F6" w:rsidRDefault="00D42E0A" w:rsidP="00D42E0A">
          <w:pPr>
            <w:pStyle w:val="Beschriftung"/>
          </w:pPr>
          <w:bookmarkStart w:id="18" w:name="_Ref65267911"/>
          <w:bookmarkStart w:id="19" w:name="_Ref65267907"/>
          <w:r>
            <w:t xml:space="preserve">Abbildung </w:t>
          </w:r>
          <w:r>
            <w:fldChar w:fldCharType="begin"/>
          </w:r>
          <w:r>
            <w:instrText xml:space="preserve"> SEQ Abbildung \* ARABIC </w:instrText>
          </w:r>
          <w:r>
            <w:fldChar w:fldCharType="separate"/>
          </w:r>
          <w:r w:rsidR="00EA50F3">
            <w:rPr>
              <w:noProof/>
            </w:rPr>
            <w:t>2</w:t>
          </w:r>
          <w:r>
            <w:fldChar w:fldCharType="end"/>
          </w:r>
          <w:bookmarkEnd w:id="18"/>
          <w:r>
            <w:t xml:space="preserve">: </w:t>
          </w:r>
          <w:r w:rsidRPr="00CE39E2">
            <w:t xml:space="preserve">Grundlegendes Prinzip des maschinellen Lernens; </w:t>
          </w:r>
          <w:commentRangeStart w:id="20"/>
          <w:proofErr w:type="spellStart"/>
          <w:r w:rsidRPr="00CE39E2">
            <w:t>icon</w:t>
          </w:r>
          <w:proofErr w:type="spellEnd"/>
          <w:r w:rsidRPr="00CE39E2">
            <w:t xml:space="preserve"> quelle</w:t>
          </w:r>
          <w:commentRangeEnd w:id="20"/>
          <w:r>
            <w:rPr>
              <w:rStyle w:val="Kommentarzeichen"/>
              <w:iCs w:val="0"/>
            </w:rPr>
            <w:commentReference w:id="20"/>
          </w:r>
          <w:bookmarkEnd w:id="19"/>
        </w:p>
        <w:p w14:paraId="7BA989ED" w14:textId="636BD0C1" w:rsidR="007E3A54" w:rsidRDefault="007E3A54" w:rsidP="00A378F6">
          <w:pPr>
            <w:pStyle w:val="Beschriftung"/>
          </w:pPr>
        </w:p>
        <w:p w14:paraId="5B57821F" w14:textId="5AAB551A" w:rsidR="00695CB1" w:rsidRDefault="00695CB1" w:rsidP="006E3D82"/>
        <w:p w14:paraId="0753C51D" w14:textId="41910CBE" w:rsidR="00421628" w:rsidRDefault="00F014BF" w:rsidP="006E3D82">
          <w:r>
            <w:t xml:space="preserve">Ein IT-System, </w:t>
          </w:r>
          <w:r w:rsidR="005A24A0">
            <w:t>bestehend</w:t>
          </w:r>
          <w:r>
            <w:t xml:space="preserve"> aus Lernalgorithmen und mathematischen Modellen, bekommt als Input einen Datensatz und ist in der Lage in diesem Muster und Zusammenhänge zu erkennen. </w:t>
          </w:r>
          <w:r w:rsidR="00DE7C36">
            <w:t xml:space="preserve"> </w:t>
          </w:r>
          <w:r w:rsidR="0049474D">
            <w:t xml:space="preserve">Das erlernte Wissen wird von dem System genutzt, </w:t>
          </w:r>
          <w:r w:rsidR="00FD4007">
            <w:t xml:space="preserve">um selbständig </w:t>
          </w:r>
          <w:r w:rsidR="0049474D">
            <w:t>ein Modell</w:t>
          </w:r>
          <w:r w:rsidR="007603C3">
            <w:t xml:space="preserve"> zu trainieren</w:t>
          </w:r>
          <w:r w:rsidR="00FD4007">
            <w:t xml:space="preserve">, </w:t>
          </w:r>
          <w:r w:rsidR="00005CB3">
            <w:t>welches</w:t>
          </w:r>
          <w:r w:rsidR="00FD4007">
            <w:t xml:space="preserve"> eine mathematische Beschreibung</w:t>
          </w:r>
          <w:r w:rsidR="00005CB3">
            <w:t xml:space="preserve"> der im Datensatz gefundenen Gesetzmäßigkeiten ist.</w:t>
          </w:r>
          <w:r w:rsidR="00DC4438">
            <w:t xml:space="preserve"> Dieses Modell ist der </w:t>
          </w:r>
          <w:r w:rsidR="003F14E6">
            <w:t xml:space="preserve">Output des </w:t>
          </w:r>
          <w:r w:rsidR="00DC4438">
            <w:t>Systems</w:t>
          </w:r>
          <w:r w:rsidR="001355B6">
            <w:t xml:space="preserve"> und kann anschließend</w:t>
          </w:r>
          <w:r w:rsidR="006A3D7E">
            <w:t>,</w:t>
          </w:r>
          <w:r w:rsidR="001355B6">
            <w:t xml:space="preserve"> auf für das System unbekannte Daten</w:t>
          </w:r>
          <w:r w:rsidR="006A3D7E">
            <w:t>,</w:t>
          </w:r>
          <w:r w:rsidR="001355B6">
            <w:t xml:space="preserve"> angewendet werden</w:t>
          </w:r>
          <w:r w:rsidR="002079D1">
            <w:t>, um neue Erkenntnisse zu gewinnen</w:t>
          </w:r>
          <w:r w:rsidR="00DC4438">
            <w:t>.</w:t>
          </w:r>
          <w:r w:rsidR="00E63FC8">
            <w:t xml:space="preserve"> </w:t>
          </w:r>
          <w:r w:rsidR="001514DC">
            <w:t xml:space="preserve">Zusammenfassend kann man sagen, dass der große </w:t>
          </w:r>
          <w:r w:rsidR="00005CB3">
            <w:t>Unterschied</w:t>
          </w:r>
          <w:r w:rsidR="006A3D7E">
            <w:t xml:space="preserve"> von maschinellem Lernen</w:t>
          </w:r>
          <w:r w:rsidR="00005CB3">
            <w:t xml:space="preserve"> zu herkömmlichem Programmieren ist, dass der Mensch de</w:t>
          </w:r>
          <w:r w:rsidR="00943369">
            <w:t>m IT</w:t>
          </w:r>
          <w:r w:rsidR="006C2D41">
            <w:noBreakHyphen/>
          </w:r>
          <w:r w:rsidR="00943369">
            <w:t>System keine direkten Regeln vorgibt, nach denen ein bestimmter Output auszugeben ist, sondern das IT</w:t>
          </w:r>
          <w:r w:rsidR="006C2D41">
            <w:noBreakHyphen/>
          </w:r>
          <w:r w:rsidR="00943369">
            <w:t>System diese</w:t>
          </w:r>
          <w:r w:rsidR="004103FF">
            <w:t xml:space="preserve"> selbständig finden muss</w:t>
          </w:r>
          <w:r w:rsidR="00943369">
            <w:t>.</w:t>
          </w:r>
          <w:r w:rsidR="00D96A1A">
            <w:t xml:space="preserve"> </w:t>
          </w:r>
        </w:p>
        <w:p w14:paraId="58929861" w14:textId="77777777" w:rsidR="00811083" w:rsidRDefault="00421628" w:rsidP="006E3D82">
          <w:r>
            <w:t xml:space="preserve">Mit der Technik des maschinellen Lernens ist es möglich riesige Datenmengen effizient zu bearbeiten, was dem Menschen </w:t>
          </w:r>
          <w:r w:rsidR="00F50F42">
            <w:t xml:space="preserve">schlicht </w:t>
          </w:r>
          <w:r>
            <w:t xml:space="preserve">aufgrund der großen Menge nicht möglich wäre.  </w:t>
          </w:r>
          <w:r w:rsidR="00F55309">
            <w:t>M</w:t>
          </w:r>
          <w:r w:rsidR="00D96A1A">
            <w:t>aschinelle</w:t>
          </w:r>
          <w:r w:rsidR="00F55309">
            <w:t>s</w:t>
          </w:r>
          <w:r w:rsidR="00D96A1A">
            <w:t xml:space="preserve"> Lernen </w:t>
          </w:r>
          <w:r>
            <w:t>lässt sich</w:t>
          </w:r>
          <w:r w:rsidR="00D96A1A">
            <w:t xml:space="preserve"> heutzutage in Bereichen</w:t>
          </w:r>
          <w:r w:rsidR="0074097E">
            <w:t xml:space="preserve"> wie</w:t>
          </w:r>
          <w:r>
            <w:t xml:space="preserve"> der Bilderkennung</w:t>
          </w:r>
          <w:r w:rsidR="00D23708">
            <w:t xml:space="preserve"> oder der Textanalyse finden. </w:t>
          </w:r>
        </w:p>
        <w:p w14:paraId="46795CE2" w14:textId="11B56EAC" w:rsidR="001514DC" w:rsidRDefault="00D23708" w:rsidP="006E3D82">
          <w:r>
            <w:t xml:space="preserve">Ein viel zitiertes Beispiel ist der </w:t>
          </w:r>
          <w:bookmarkStart w:id="21" w:name="Antispamfilter"/>
          <w:r>
            <w:t xml:space="preserve">Einsatz in Antispamfiltern </w:t>
          </w:r>
          <w:bookmarkEnd w:id="21"/>
          <w:r>
            <w:t xml:space="preserve">für </w:t>
          </w:r>
          <w:r w:rsidR="00765799">
            <w:t>E-Mails</w:t>
          </w:r>
          <w:r w:rsidR="00C07E62">
            <w:t xml:space="preserve">. </w:t>
          </w:r>
          <w:r w:rsidR="00765799">
            <w:t xml:space="preserve"> </w:t>
          </w:r>
          <w:r w:rsidR="00C07E62">
            <w:t>Hierfür wird ein Modell mit einem Trainingsdatensatz, bestehend aus vielen</w:t>
          </w:r>
          <w:r w:rsidR="002C54A1">
            <w:t xml:space="preserve"> E-Mails </w:t>
          </w:r>
          <w:r w:rsidR="00344FDF">
            <w:t>und dem zugehörige</w:t>
          </w:r>
          <w:r w:rsidR="004E7487">
            <w:t>n</w:t>
          </w:r>
          <w:r w:rsidR="00344FDF">
            <w:t xml:space="preserve"> Label </w:t>
          </w:r>
          <w:r w:rsidR="00344FDF" w:rsidRPr="00344FDF">
            <w:rPr>
              <w:i/>
              <w:iCs/>
            </w:rPr>
            <w:t>Spam</w:t>
          </w:r>
          <w:r w:rsidR="006C2D41">
            <w:rPr>
              <w:i/>
              <w:iCs/>
            </w:rPr>
            <w:noBreakHyphen/>
          </w:r>
          <w:r w:rsidR="00AB5786">
            <w:rPr>
              <w:i/>
              <w:iCs/>
            </w:rPr>
            <w:t>E</w:t>
          </w:r>
          <w:r w:rsidR="006C2D41">
            <w:rPr>
              <w:i/>
              <w:iCs/>
            </w:rPr>
            <w:noBreakHyphen/>
          </w:r>
          <w:r w:rsidR="00AB5786">
            <w:rPr>
              <w:i/>
              <w:iCs/>
            </w:rPr>
            <w:t xml:space="preserve">Mail </w:t>
          </w:r>
          <w:r w:rsidR="00AB5786" w:rsidRPr="00AB5786">
            <w:t>oder</w:t>
          </w:r>
          <w:r w:rsidR="00344FDF">
            <w:rPr>
              <w:i/>
              <w:iCs/>
            </w:rPr>
            <w:t xml:space="preserve"> </w:t>
          </w:r>
          <w:proofErr w:type="gramStart"/>
          <w:r w:rsidR="00344FDF">
            <w:rPr>
              <w:i/>
              <w:iCs/>
            </w:rPr>
            <w:t>kein</w:t>
          </w:r>
          <w:r w:rsidR="00153AA5">
            <w:rPr>
              <w:i/>
              <w:iCs/>
            </w:rPr>
            <w:t xml:space="preserve">e </w:t>
          </w:r>
          <w:r w:rsidR="00153AA5" w:rsidRPr="00344FDF">
            <w:rPr>
              <w:i/>
              <w:iCs/>
            </w:rPr>
            <w:t>Spam</w:t>
          </w:r>
          <w:proofErr w:type="gramEnd"/>
          <w:r w:rsidR="006C2D41">
            <w:rPr>
              <w:i/>
              <w:iCs/>
            </w:rPr>
            <w:noBreakHyphen/>
          </w:r>
          <w:r w:rsidR="00AB5786">
            <w:rPr>
              <w:i/>
              <w:iCs/>
            </w:rPr>
            <w:t>E</w:t>
          </w:r>
          <w:r w:rsidR="006C2D41">
            <w:rPr>
              <w:i/>
              <w:iCs/>
            </w:rPr>
            <w:noBreakHyphen/>
          </w:r>
          <w:r w:rsidR="00AB5786">
            <w:rPr>
              <w:i/>
              <w:iCs/>
            </w:rPr>
            <w:t>Mail</w:t>
          </w:r>
          <w:r w:rsidR="00AB5786" w:rsidRPr="00AB5786">
            <w:t>,</w:t>
          </w:r>
          <w:r w:rsidR="004E7487" w:rsidRPr="00AB5786">
            <w:t xml:space="preserve"> </w:t>
          </w:r>
          <w:r w:rsidR="004E7487" w:rsidRPr="00C739E4">
            <w:t>trainiert.</w:t>
          </w:r>
          <w:r w:rsidR="00C739E4">
            <w:t xml:space="preserve"> Das trainierte</w:t>
          </w:r>
          <w:r w:rsidR="00320534" w:rsidRPr="00C739E4">
            <w:t xml:space="preserve"> </w:t>
          </w:r>
          <w:r w:rsidR="00C739E4">
            <w:t>Modell ist dann in</w:t>
          </w:r>
          <w:r w:rsidR="0021022F">
            <w:t xml:space="preserve"> der</w:t>
          </w:r>
          <w:r w:rsidR="00C739E4">
            <w:t xml:space="preserve"> Lage bei einer unbekannten E</w:t>
          </w:r>
          <w:r w:rsidR="00AA5870">
            <w:noBreakHyphen/>
          </w:r>
          <w:r w:rsidR="00C739E4">
            <w:t xml:space="preserve">Mail zu erkennen, ob es sich </w:t>
          </w:r>
          <w:proofErr w:type="gramStart"/>
          <w:r w:rsidR="00C739E4">
            <w:t xml:space="preserve">um eine </w:t>
          </w:r>
          <w:r w:rsidR="00903251" w:rsidRPr="00344FDF">
            <w:rPr>
              <w:i/>
              <w:iCs/>
            </w:rPr>
            <w:t>Spam</w:t>
          </w:r>
          <w:proofErr w:type="gramEnd"/>
          <w:r w:rsidR="006C2D41">
            <w:rPr>
              <w:i/>
              <w:iCs/>
            </w:rPr>
            <w:noBreakHyphen/>
          </w:r>
          <w:r w:rsidR="00903251">
            <w:rPr>
              <w:i/>
              <w:iCs/>
            </w:rPr>
            <w:t>E</w:t>
          </w:r>
          <w:r w:rsidR="006C2D41">
            <w:rPr>
              <w:i/>
              <w:iCs/>
            </w:rPr>
            <w:noBreakHyphen/>
          </w:r>
          <w:r w:rsidR="00903251">
            <w:rPr>
              <w:i/>
              <w:iCs/>
            </w:rPr>
            <w:t xml:space="preserve">Mail </w:t>
          </w:r>
          <w:r w:rsidR="00C739E4">
            <w:t>handelt</w:t>
          </w:r>
          <w:r w:rsidR="00476926">
            <w:t>, oder nicht.</w:t>
          </w:r>
        </w:p>
        <w:p w14:paraId="4419C9BB" w14:textId="57391DF5" w:rsidR="00BE12CE" w:rsidRDefault="00BE12CE" w:rsidP="006E3D82"/>
        <w:p w14:paraId="773B082B" w14:textId="134085BB" w:rsidR="00BE12CE" w:rsidRDefault="00BE12CE" w:rsidP="006E3D82">
          <w:r>
            <w:t xml:space="preserve">Die klassischen Schritte des maschinellen Lernens sind: </w:t>
          </w:r>
        </w:p>
        <w:p w14:paraId="0637B69B" w14:textId="55B08BD3" w:rsidR="00BE12CE" w:rsidRPr="00B94BD8" w:rsidRDefault="0021491F" w:rsidP="00B94BD8">
          <w:pPr>
            <w:rPr>
              <w:b/>
              <w:bCs/>
            </w:rPr>
          </w:pPr>
          <w:bookmarkStart w:id="22" w:name="Datenerfassung"/>
          <w:r w:rsidRPr="00B94BD8">
            <w:rPr>
              <w:b/>
              <w:bCs/>
            </w:rPr>
            <w:t>Datenerfassung</w:t>
          </w:r>
          <w:bookmarkEnd w:id="22"/>
          <w:r w:rsidR="00BE12CE" w:rsidRPr="00B94BD8">
            <w:rPr>
              <w:b/>
              <w:bCs/>
            </w:rPr>
            <w:t>:</w:t>
          </w:r>
          <w:r w:rsidRPr="00B94BD8">
            <w:rPr>
              <w:b/>
              <w:bCs/>
            </w:rPr>
            <w:t xml:space="preserve"> </w:t>
          </w:r>
          <w:r>
            <w:t xml:space="preserve">Überführen der </w:t>
          </w:r>
          <w:r w:rsidR="003B5AA0">
            <w:t>Rohdaten</w:t>
          </w:r>
          <w:r w:rsidR="006C55D1">
            <w:t>, inklusive der Label</w:t>
          </w:r>
          <w:r w:rsidR="00833224">
            <w:t>,</w:t>
          </w:r>
          <w:r>
            <w:t xml:space="preserve"> in eine maschinenlesbare Form</w:t>
          </w:r>
          <w:r w:rsidR="00B94BD8">
            <w:t xml:space="preserve">. </w:t>
          </w:r>
        </w:p>
        <w:p w14:paraId="2247CDC4" w14:textId="26A9395E" w:rsidR="00F35486" w:rsidRPr="00B94BD8" w:rsidRDefault="00DC6554" w:rsidP="00B94BD8">
          <w:pPr>
            <w:rPr>
              <w:b/>
              <w:bCs/>
            </w:rPr>
          </w:pPr>
          <w:r w:rsidRPr="00B94BD8">
            <w:rPr>
              <w:b/>
              <w:bCs/>
            </w:rPr>
            <w:t>Datenaufbereitung</w:t>
          </w:r>
          <w:r w:rsidR="00BC02DD">
            <w:rPr>
              <w:b/>
              <w:bCs/>
            </w:rPr>
            <w:fldChar w:fldCharType="begin"/>
          </w:r>
          <w:r w:rsidR="00BC02DD">
            <w:instrText xml:space="preserve"> XE "</w:instrText>
          </w:r>
          <w:r w:rsidR="00BC02DD" w:rsidRPr="005A3DC3">
            <w:rPr>
              <w:b/>
              <w:bCs/>
            </w:rPr>
            <w:instrText>Datenaufbereitung</w:instrText>
          </w:r>
          <w:r w:rsidR="00BC02DD">
            <w:instrText>" \t "</w:instrText>
          </w:r>
          <w:r w:rsidR="00BC02DD" w:rsidRPr="00E40C55">
            <w:rPr>
              <w:rFonts w:asciiTheme="minorHAnsi" w:hAnsiTheme="minorHAnsi" w:cstheme="minorHAnsi"/>
              <w:i/>
            </w:rPr>
            <w:instrText>Datenaufbereitung</w:instrText>
          </w:r>
          <w:r w:rsidR="00BC02DD">
            <w:instrText xml:space="preserve">" </w:instrText>
          </w:r>
          <w:r w:rsidR="00BC02DD">
            <w:rPr>
              <w:b/>
              <w:bCs/>
            </w:rPr>
            <w:fldChar w:fldCharType="end"/>
          </w:r>
          <w:r w:rsidRPr="00B94BD8">
            <w:rPr>
              <w:b/>
              <w:bCs/>
            </w:rPr>
            <w:t>:</w:t>
          </w:r>
          <w:r w:rsidR="00833224" w:rsidRPr="00B94BD8">
            <w:rPr>
              <w:b/>
              <w:bCs/>
            </w:rPr>
            <w:t xml:space="preserve"> </w:t>
          </w:r>
          <w:r w:rsidR="001E7F79" w:rsidRPr="00833224">
            <w:t>Vorbereitung der Daten (z.B. Normalisieren</w:t>
          </w:r>
          <w:r w:rsidR="00465909">
            <w:t xml:space="preserve"> und</w:t>
          </w:r>
          <w:r w:rsidR="001E7F79" w:rsidRPr="00833224">
            <w:t xml:space="preserve"> Durchmischen der Reihenfolge</w:t>
          </w:r>
          <w:r w:rsidR="00465909">
            <w:t xml:space="preserve">); </w:t>
          </w:r>
          <w:r w:rsidR="00AB110B">
            <w:t>Am Ende</w:t>
          </w:r>
          <w:r w:rsidR="00465909">
            <w:t xml:space="preserve"> wird der fertige Datensatz auf </w:t>
          </w:r>
          <w:r w:rsidR="00AB110B">
            <w:t>einen getrennten</w:t>
          </w:r>
          <w:r w:rsidR="00465909">
            <w:t xml:space="preserve"> Test- und Trainingsdatens</w:t>
          </w:r>
          <w:r w:rsidR="00277C2A">
            <w:t>atz</w:t>
          </w:r>
          <w:r w:rsidR="00465909">
            <w:t xml:space="preserve"> </w:t>
          </w:r>
          <w:r w:rsidR="00277C2A">
            <w:t>aufgeteilt</w:t>
          </w:r>
          <w:r w:rsidR="00465909">
            <w:t>.</w:t>
          </w:r>
          <w:r w:rsidR="00484387">
            <w:t xml:space="preserve"> Das Verhältnis in dem </w:t>
          </w:r>
          <w:r w:rsidR="00A87E92">
            <w:t xml:space="preserve">zufällig </w:t>
          </w:r>
          <w:r w:rsidR="00484387">
            <w:t xml:space="preserve">gesplittet wird ist standardmäßig 70 % Trainingsdatensatz </w:t>
          </w:r>
          <w:r w:rsidR="00344FDF">
            <w:t>zu</w:t>
          </w:r>
          <w:r w:rsidR="00484387">
            <w:t xml:space="preserve"> 30</w:t>
          </w:r>
          <w:r w:rsidR="00AA5870">
            <w:t> </w:t>
          </w:r>
          <w:r w:rsidR="00484387">
            <w:t>%</w:t>
          </w:r>
          <w:r w:rsidR="00A64526">
            <w:t xml:space="preserve"> Testdatensatz</w:t>
          </w:r>
          <w:r w:rsidR="003E72CF">
            <w:t>, kann aber auch variiert werden.</w:t>
          </w:r>
          <w:r w:rsidR="00E37B98">
            <w:t xml:space="preserve"> Es ist wichtig sicherzustellen, dass </w:t>
          </w:r>
          <w:r w:rsidR="00E621B1">
            <w:t xml:space="preserve">die Verteilung der </w:t>
          </w:r>
          <w:r w:rsidR="00E621B1">
            <w:lastRenderedPageBreak/>
            <w:t xml:space="preserve">Daten zwischen den beiden erzeugten Datensätzen ähnlich ist. </w:t>
          </w:r>
          <w:r w:rsidR="00A60118">
            <w:t xml:space="preserve">Eine Möglichkeit die Ähnlichkeit zu bewerten, ist der Vergleich der Anteile der </w:t>
          </w:r>
          <w:r w:rsidR="00C6168B">
            <w:t>identischen Label in beiden Datensätzen</w:t>
          </w:r>
          <w:r w:rsidR="00A60118">
            <w:t xml:space="preserve">. Bei dem </w:t>
          </w:r>
          <w:r w:rsidR="00811083">
            <w:fldChar w:fldCharType="begin"/>
          </w:r>
          <w:r w:rsidR="00811083">
            <w:instrText xml:space="preserve"> REF Antispamfilter \p \h </w:instrText>
          </w:r>
          <w:r w:rsidR="00811083">
            <w:fldChar w:fldCharType="separate"/>
          </w:r>
          <w:r w:rsidR="00C67511">
            <w:t>oben</w:t>
          </w:r>
          <w:r w:rsidR="00811083">
            <w:fldChar w:fldCharType="end"/>
          </w:r>
          <w:r w:rsidR="00811083">
            <w:t xml:space="preserve"> beschriebenen </w:t>
          </w:r>
          <w:r w:rsidR="00A233B0">
            <w:t>Antispamfilter</w:t>
          </w:r>
          <w:r w:rsidR="00A60118">
            <w:t xml:space="preserve">, stellt man so sicher, dass </w:t>
          </w:r>
          <w:r w:rsidR="004E7487">
            <w:t>d</w:t>
          </w:r>
          <w:r w:rsidR="00C6168B">
            <w:t>e</w:t>
          </w:r>
          <w:r w:rsidR="00A60118">
            <w:t>r</w:t>
          </w:r>
          <w:r w:rsidR="00C6168B">
            <w:t xml:space="preserve"> Anteil</w:t>
          </w:r>
          <w:r w:rsidR="004E7487">
            <w:t xml:space="preserve"> </w:t>
          </w:r>
          <w:r w:rsidR="00A60118">
            <w:t xml:space="preserve">der Spam-E-Mails in beiden Datensätzen </w:t>
          </w:r>
          <w:r w:rsidR="00425660">
            <w:t xml:space="preserve">ähnlich groß ist. </w:t>
          </w:r>
          <w:r w:rsidR="007A4A28">
            <w:t>Es wird vermieden, dass das Modell einseitig trainiert wird und dadurch eine spätere Bewertung des Models weniger aussagekräftig werden würde.</w:t>
          </w:r>
        </w:p>
        <w:p w14:paraId="52EADB37" w14:textId="055D5B8F" w:rsidR="00BE12CE" w:rsidRPr="0072541C" w:rsidRDefault="00F35486" w:rsidP="00B94BD8">
          <w:r w:rsidRPr="00B94BD8">
            <w:rPr>
              <w:b/>
              <w:bCs/>
            </w:rPr>
            <w:t>Auswahl des passenden Model</w:t>
          </w:r>
          <w:r w:rsidR="00614304" w:rsidRPr="00B94BD8">
            <w:rPr>
              <w:b/>
              <w:bCs/>
            </w:rPr>
            <w:t>l</w:t>
          </w:r>
          <w:r w:rsidRPr="00B94BD8">
            <w:rPr>
              <w:b/>
              <w:bCs/>
            </w:rPr>
            <w:t>s:</w:t>
          </w:r>
          <w:r w:rsidR="00614304">
            <w:t xml:space="preserve"> Je nach Anforderung</w:t>
          </w:r>
          <w:r w:rsidR="00F230EF">
            <w:t xml:space="preserve">, </w:t>
          </w:r>
          <w:r w:rsidR="00036218">
            <w:t>wird aus mehrenden Modellen</w:t>
          </w:r>
          <w:r w:rsidR="00F230EF">
            <w:t xml:space="preserve"> ein </w:t>
          </w:r>
          <w:r w:rsidR="00036218">
            <w:t>passendes</w:t>
          </w:r>
          <w:r w:rsidR="00F230EF">
            <w:t xml:space="preserve"> </w:t>
          </w:r>
          <w:r w:rsidR="00036218">
            <w:t>ausgewählt</w:t>
          </w:r>
          <w:r w:rsidR="00E620B7">
            <w:t>.</w:t>
          </w:r>
          <w:r w:rsidR="00153BAC">
            <w:t xml:space="preserve"> </w:t>
          </w:r>
          <w:r w:rsidR="00563B07">
            <w:t xml:space="preserve">In </w:t>
          </w:r>
          <w:r w:rsidR="004D4920">
            <w:fldChar w:fldCharType="begin"/>
          </w:r>
          <w:r w:rsidR="004D4920">
            <w:instrText xml:space="preserve"> REF _Ref65268534 \h </w:instrText>
          </w:r>
          <w:r w:rsidR="004D4920">
            <w:fldChar w:fldCharType="separate"/>
          </w:r>
          <w:r w:rsidR="004D4920">
            <w:t xml:space="preserve">Abbildung </w:t>
          </w:r>
          <w:r w:rsidR="004D4920">
            <w:rPr>
              <w:noProof/>
            </w:rPr>
            <w:t>3</w:t>
          </w:r>
          <w:r w:rsidR="004D4920">
            <w:fldChar w:fldCharType="end"/>
          </w:r>
          <w:r w:rsidR="00C1381F">
            <w:fldChar w:fldCharType="begin"/>
          </w:r>
          <w:r w:rsidR="00C1381F">
            <w:instrText xml:space="preserve"> REF _Ref65268126 \h </w:instrText>
          </w:r>
          <w:r w:rsidR="00C1381F">
            <w:fldChar w:fldCharType="end"/>
          </w:r>
          <w:r w:rsidR="00C1381F">
            <w:t xml:space="preserve"> </w:t>
          </w:r>
          <w:r w:rsidR="00563B07">
            <w:t>sind einige Modelle hierarchisch dargestellt.</w:t>
          </w:r>
          <w:r w:rsidR="0072541C">
            <w:t xml:space="preserve"> Grundsätzlich wird</w:t>
          </w:r>
          <w:r w:rsidR="00036218">
            <w:t>,</w:t>
          </w:r>
          <w:r w:rsidR="0072541C">
            <w:t xml:space="preserve"> </w:t>
          </w:r>
          <w:r w:rsidR="00882E73">
            <w:t xml:space="preserve">wenn keine </w:t>
          </w:r>
          <w:proofErr w:type="spellStart"/>
          <w:r w:rsidR="00882E73">
            <w:t>Labelung</w:t>
          </w:r>
          <w:proofErr w:type="spellEnd"/>
          <w:r w:rsidR="00882E73">
            <w:t xml:space="preserve"> der Daten vorhanden ist</w:t>
          </w:r>
          <w:r w:rsidR="00D91612">
            <w:t>,</w:t>
          </w:r>
          <w:r w:rsidR="0072541C">
            <w:t xml:space="preserve"> </w:t>
          </w:r>
          <w:r w:rsidR="00882E73">
            <w:t>von un</w:t>
          </w:r>
          <w:r w:rsidR="0072541C">
            <w:t>überwachtem</w:t>
          </w:r>
          <w:r w:rsidR="00882E73">
            <w:t xml:space="preserve"> Lernen gesprochen.</w:t>
          </w:r>
          <w:r w:rsidR="00C1381F">
            <w:t xml:space="preserve"> </w:t>
          </w:r>
          <w:r w:rsidR="00EA50F3">
            <w:t xml:space="preserve">Der </w:t>
          </w:r>
          <w:r w:rsidR="003908EC">
            <w:t xml:space="preserve">Antispamfilter </w:t>
          </w:r>
          <w:r w:rsidR="00EA50F3">
            <w:t xml:space="preserve">ist ein Beispiel für </w:t>
          </w:r>
          <w:r w:rsidR="0072541C">
            <w:t>überwachte</w:t>
          </w:r>
          <w:r w:rsidR="00EA50F3">
            <w:t>s</w:t>
          </w:r>
          <w:r w:rsidR="0072541C">
            <w:t xml:space="preserve"> Lernen</w:t>
          </w:r>
          <w:r w:rsidR="00EA50F3">
            <w:t xml:space="preserve">, da wie </w:t>
          </w:r>
          <w:r w:rsidR="00EA50F3">
            <w:fldChar w:fldCharType="begin"/>
          </w:r>
          <w:r w:rsidR="00EA50F3">
            <w:instrText xml:space="preserve"> REF Antispamfilter \p \h </w:instrText>
          </w:r>
          <w:r w:rsidR="00EA50F3">
            <w:fldChar w:fldCharType="separate"/>
          </w:r>
          <w:r w:rsidR="00EA50F3">
            <w:t>oben</w:t>
          </w:r>
          <w:r w:rsidR="00EA50F3">
            <w:fldChar w:fldCharType="end"/>
          </w:r>
          <w:r w:rsidR="00EA50F3">
            <w:t xml:space="preserve"> beschrieben</w:t>
          </w:r>
          <w:r w:rsidR="004D4920">
            <w:t>,</w:t>
          </w:r>
          <w:r w:rsidR="00EA50F3">
            <w:t xml:space="preserve"> eine </w:t>
          </w:r>
          <w:proofErr w:type="spellStart"/>
          <w:r w:rsidR="00EA50F3">
            <w:t>Labelung</w:t>
          </w:r>
          <w:proofErr w:type="spellEnd"/>
          <w:r w:rsidR="00EA50F3">
            <w:t xml:space="preserve"> vorliegt</w:t>
          </w:r>
          <w:r w:rsidR="004D4920">
            <w:t>.</w:t>
          </w:r>
          <w:r w:rsidR="00E24457">
            <w:t xml:space="preserve"> Ein überwachtes Lernen Modell wird mit gelabelten Daten trainiert, dass es</w:t>
          </w:r>
          <w:r w:rsidR="008641D2">
            <w:t xml:space="preserve"> </w:t>
          </w:r>
          <w:r w:rsidR="00E24457">
            <w:t>zukünftig</w:t>
          </w:r>
          <w:r w:rsidR="008641D2">
            <w:t xml:space="preserve"> zu </w:t>
          </w:r>
          <w:proofErr w:type="spellStart"/>
          <w:r w:rsidR="00E24457">
            <w:t>ungelabelten</w:t>
          </w:r>
          <w:proofErr w:type="spellEnd"/>
          <w:r w:rsidR="00E24457">
            <w:t xml:space="preserve"> Daten ein Label</w:t>
          </w:r>
          <w:r w:rsidR="008641D2">
            <w:t xml:space="preserve"> als </w:t>
          </w:r>
          <w:r w:rsidR="00AE4808">
            <w:t>Output ausgeben kann</w:t>
          </w:r>
          <w:r w:rsidR="00E24457">
            <w:t>.</w:t>
          </w:r>
          <w:r w:rsidR="008641D2">
            <w:t xml:space="preserve"> Innerhalb des überwachten Lernens wird zwischen den beiden Aufgabentypen Regression und Klassifizierung differenziert. Das Entscheidende einer Klassifizierung, zu der auch der Antispamfilter gehört, ist, dass die Anzahl</w:t>
          </w:r>
          <w:r w:rsidR="00696BA0">
            <w:t xml:space="preserve"> mögliche</w:t>
          </w:r>
          <w:r w:rsidR="00DF6666">
            <w:t>r</w:t>
          </w:r>
          <w:r w:rsidR="00696BA0">
            <w:t xml:space="preserve"> Label eine endliche Zahl ist.</w:t>
          </w:r>
          <w:r w:rsidR="00F634B1">
            <w:t xml:space="preserve"> Bei einer Regression hingegen </w:t>
          </w:r>
          <w:r w:rsidR="001F36A0">
            <w:t>weist das</w:t>
          </w:r>
          <w:r w:rsidR="00563B07">
            <w:t xml:space="preserve"> Modell</w:t>
          </w:r>
          <w:r w:rsidR="001F36A0">
            <w:t xml:space="preserve"> dem Datenpunkt ein</w:t>
          </w:r>
          <w:r w:rsidR="008F1A54">
            <w:t xml:space="preserve">en stetigen Wert zu, d.h. das Label hat unendlich viele Ausprägungen. </w:t>
          </w:r>
          <w:r w:rsidR="00402F59">
            <w:t>Die f</w:t>
          </w:r>
          <w:r w:rsidR="008F1A54">
            <w:t>ür diese Arbeit</w:t>
          </w:r>
          <w:r w:rsidR="00285725">
            <w:t xml:space="preserve"> </w:t>
          </w:r>
          <w:r w:rsidR="00402F59">
            <w:t>wichtigen Modelle sind</w:t>
          </w:r>
          <w:r w:rsidR="00285725">
            <w:t xml:space="preserve"> </w:t>
          </w:r>
          <w:r w:rsidR="004E202B">
            <w:rPr>
              <w:noProof/>
            </w:rPr>
            <w:t>Kern</w:t>
          </w:r>
          <w:r w:rsidR="004E202B">
            <w:noBreakHyphen/>
          </w:r>
          <w:r w:rsidR="004E202B">
            <w:rPr>
              <w:noProof/>
            </w:rPr>
            <w:t>Methoden</w:t>
          </w:r>
          <w:commentRangeStart w:id="23"/>
          <w:r w:rsidR="00285725" w:rsidRPr="00402F59">
            <w:rPr>
              <w:i/>
              <w:iCs/>
            </w:rPr>
            <w:t xml:space="preserve"> </w:t>
          </w:r>
          <w:r w:rsidR="00285725">
            <w:t>und neuronale Netze</w:t>
          </w:r>
          <w:r w:rsidR="00680554">
            <w:t>.</w:t>
          </w:r>
          <w:commentRangeEnd w:id="23"/>
          <w:r w:rsidR="00284003">
            <w:rPr>
              <w:rStyle w:val="Kommentarzeichen"/>
            </w:rPr>
            <w:commentReference w:id="23"/>
          </w:r>
          <w:r w:rsidR="00680554">
            <w:t xml:space="preserve"> Bei beiden handelt es sich um </w:t>
          </w:r>
          <w:r w:rsidR="008F1A54">
            <w:t xml:space="preserve">überwachtes Lernen in Verbindung mit einer Klassifizierungsaufgabe.  </w:t>
          </w:r>
        </w:p>
        <w:p w14:paraId="28AEC508" w14:textId="347135CF" w:rsidR="00EA50F3" w:rsidRDefault="00036F77" w:rsidP="004E202B">
          <w:pPr>
            <w:pStyle w:val="Abbildung"/>
          </w:pPr>
          <w:r w:rsidRPr="004E202B">
            <w:drawing>
              <wp:inline distT="0" distB="0" distL="0" distR="0" wp14:anchorId="762A1D90" wp14:editId="518AFD45">
                <wp:extent cx="5731510" cy="3224530"/>
                <wp:effectExtent l="0" t="0" r="254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3224530"/>
                        </a:xfrm>
                        <a:prstGeom prst="rect">
                          <a:avLst/>
                        </a:prstGeom>
                      </pic:spPr>
                    </pic:pic>
                  </a:graphicData>
                </a:graphic>
              </wp:inline>
            </w:drawing>
          </w:r>
        </w:p>
        <w:p w14:paraId="73ACB4BC" w14:textId="1FF5DBBD" w:rsidR="00A93AEE" w:rsidRDefault="00EA50F3" w:rsidP="00EA50F3">
          <w:pPr>
            <w:pStyle w:val="Beschriftung"/>
          </w:pPr>
          <w:bookmarkStart w:id="24" w:name="_Ref65268534"/>
          <w:r>
            <w:t xml:space="preserve">Abbildung </w:t>
          </w:r>
          <w:r>
            <w:fldChar w:fldCharType="begin"/>
          </w:r>
          <w:r>
            <w:instrText xml:space="preserve"> SEQ Abbildung \* ARABIC </w:instrText>
          </w:r>
          <w:r>
            <w:fldChar w:fldCharType="separate"/>
          </w:r>
          <w:r>
            <w:rPr>
              <w:noProof/>
            </w:rPr>
            <w:t>3</w:t>
          </w:r>
          <w:r>
            <w:fldChar w:fldCharType="end"/>
          </w:r>
          <w:bookmarkEnd w:id="24"/>
          <w:r>
            <w:t xml:space="preserve">: </w:t>
          </w:r>
          <w:r w:rsidRPr="00801F7B">
            <w:t xml:space="preserve">Übersicht über verschiedene Modelle des maschinellen Lernens. Die für diese Arbeit relevanten Modelle sind in orangener Farbe dargestellt. </w:t>
          </w:r>
          <w:proofErr w:type="gramStart"/>
          <w:r w:rsidRPr="00801F7B">
            <w:t>Quelle(</w:t>
          </w:r>
          <w:proofErr w:type="gramEnd"/>
          <w:r w:rsidR="002270FD">
            <w:t>selber gemacht</w:t>
          </w:r>
          <w:r w:rsidR="005A4D7F">
            <w:t xml:space="preserve">, </w:t>
          </w:r>
          <w:proofErr w:type="spellStart"/>
          <w:r w:rsidR="005A4D7F">
            <w:t>vorlage</w:t>
          </w:r>
          <w:proofErr w:type="spellEnd"/>
          <w:r w:rsidR="005A4D7F">
            <w:t xml:space="preserve"> aus dem Paper</w:t>
          </w:r>
          <w:r w:rsidRPr="00801F7B">
            <w:t>)</w:t>
          </w:r>
        </w:p>
        <w:p w14:paraId="4B2410C9" w14:textId="550FD717" w:rsidR="00343BE8" w:rsidRPr="00343BE8" w:rsidRDefault="00343BE8" w:rsidP="00343BE8">
          <w:pPr>
            <w:pStyle w:val="Beschriftung"/>
            <w:jc w:val="both"/>
          </w:pPr>
        </w:p>
        <w:p w14:paraId="3994312A" w14:textId="412596FA" w:rsidR="0087368D" w:rsidRDefault="00625E9B" w:rsidP="00B94BD8">
          <w:r w:rsidRPr="00B94BD8">
            <w:rPr>
              <w:b/>
              <w:bCs/>
            </w:rPr>
            <w:lastRenderedPageBreak/>
            <w:t>Trainieren des Modells</w:t>
          </w:r>
          <w:r w:rsidR="00CA1A20" w:rsidRPr="00B94BD8">
            <w:rPr>
              <w:b/>
              <w:bCs/>
            </w:rPr>
            <w:t xml:space="preserve">: </w:t>
          </w:r>
          <w:r w:rsidR="00B77ABF">
            <w:t xml:space="preserve">Beim Modelltraining geht wird das Modell mit dem Testdatensatz dahingehend optimiert, dass es später möglichst gut mit den unbekannten Daten </w:t>
          </w:r>
          <w:r w:rsidR="00680301">
            <w:t>zurechtkommt</w:t>
          </w:r>
          <w:r w:rsidR="00B77ABF">
            <w:t xml:space="preserve">. Es kann beim </w:t>
          </w:r>
          <w:r w:rsidR="0087368D" w:rsidRPr="0087368D">
            <w:t xml:space="preserve">Trainieren des Modells zu den in </w:t>
          </w:r>
          <w:r w:rsidR="0087368D">
            <w:fldChar w:fldCharType="begin"/>
          </w:r>
          <w:r w:rsidR="0087368D">
            <w:instrText xml:space="preserve"> REF _Ref65188375 \h </w:instrText>
          </w:r>
          <w:r w:rsidR="0087368D">
            <w:fldChar w:fldCharType="separate"/>
          </w:r>
          <w:r w:rsidR="00C67511" w:rsidRPr="00180474">
            <w:t xml:space="preserve">Abbildung </w:t>
          </w:r>
          <w:r w:rsidR="00C67511">
            <w:rPr>
              <w:noProof/>
            </w:rPr>
            <w:t>4</w:t>
          </w:r>
          <w:r w:rsidR="0087368D">
            <w:fldChar w:fldCharType="end"/>
          </w:r>
          <w:r w:rsidR="0087368D">
            <w:t xml:space="preserve"> </w:t>
          </w:r>
          <w:r w:rsidR="0087368D" w:rsidRPr="0087368D">
            <w:t>gezeigten Szenarien kommen.</w:t>
          </w:r>
        </w:p>
        <w:p w14:paraId="5EE7F0FB" w14:textId="0D7F9DDA" w:rsidR="00C549F4" w:rsidRDefault="00111806" w:rsidP="00180474">
          <w:pPr>
            <w:pStyle w:val="Abbildung"/>
            <w:jc w:val="both"/>
          </w:pPr>
          <w:r>
            <w:drawing>
              <wp:inline distT="0" distB="0" distL="0" distR="0" wp14:anchorId="73D7783A" wp14:editId="074DF1D0">
                <wp:extent cx="5661329" cy="1827201"/>
                <wp:effectExtent l="0" t="0" r="0" b="19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rotWithShape="1">
                        <a:blip r:embed="rId26" cstate="print">
                          <a:extLst>
                            <a:ext uri="{28A0092B-C50C-407E-A947-70E740481C1C}">
                              <a14:useLocalDpi xmlns:a14="http://schemas.microsoft.com/office/drawing/2010/main" val="0"/>
                            </a:ext>
                          </a:extLst>
                        </a:blip>
                        <a:srcRect l="3213" t="11750" r="13029" b="69135"/>
                        <a:stretch/>
                      </pic:blipFill>
                      <pic:spPr bwMode="auto">
                        <a:xfrm>
                          <a:off x="0" y="0"/>
                          <a:ext cx="5661329" cy="1827201"/>
                        </a:xfrm>
                        <a:prstGeom prst="rect">
                          <a:avLst/>
                        </a:prstGeom>
                        <a:ln>
                          <a:noFill/>
                        </a:ln>
                        <a:extLst>
                          <a:ext uri="{53640926-AAD7-44D8-BBD7-CCE9431645EC}">
                            <a14:shadowObscured xmlns:a14="http://schemas.microsoft.com/office/drawing/2010/main"/>
                          </a:ext>
                        </a:extLst>
                      </pic:spPr>
                    </pic:pic>
                  </a:graphicData>
                </a:graphic>
              </wp:inline>
            </w:drawing>
          </w:r>
        </w:p>
        <w:p w14:paraId="0314A78D" w14:textId="1252C9CA" w:rsidR="00C549F4" w:rsidRPr="00180474" w:rsidRDefault="00C549F4" w:rsidP="00180474">
          <w:pPr>
            <w:pStyle w:val="Beschriftung"/>
          </w:pPr>
          <w:bookmarkStart w:id="25" w:name="_Ref65188375"/>
          <w:r w:rsidRPr="00180474">
            <w:t xml:space="preserve">Abbildung </w:t>
          </w:r>
          <w:r w:rsidRPr="00180474">
            <w:fldChar w:fldCharType="begin"/>
          </w:r>
          <w:r w:rsidRPr="00180474">
            <w:instrText xml:space="preserve"> SEQ Abbildung \* ARABIC </w:instrText>
          </w:r>
          <w:r w:rsidRPr="00180474">
            <w:fldChar w:fldCharType="separate"/>
          </w:r>
          <w:r w:rsidR="00EA50F3">
            <w:rPr>
              <w:noProof/>
            </w:rPr>
            <w:t>4</w:t>
          </w:r>
          <w:r w:rsidRPr="00180474">
            <w:fldChar w:fldCharType="end"/>
          </w:r>
          <w:bookmarkEnd w:id="25"/>
          <w:r w:rsidRPr="00180474">
            <w:t xml:space="preserve">: </w:t>
          </w:r>
          <w:r w:rsidR="00A534A3">
            <w:t xml:space="preserve">Unteranpassung </w:t>
          </w:r>
          <w:r w:rsidR="00A534A3" w:rsidRPr="00A534A3">
            <w:rPr>
              <w:i/>
              <w:iCs w:val="0"/>
            </w:rPr>
            <w:t>(</w:t>
          </w:r>
          <w:proofErr w:type="spellStart"/>
          <w:r w:rsidR="00A534A3" w:rsidRPr="00A534A3">
            <w:rPr>
              <w:i/>
              <w:iCs w:val="0"/>
            </w:rPr>
            <w:t>underfit</w:t>
          </w:r>
          <w:proofErr w:type="spellEnd"/>
          <w:r w:rsidR="00A534A3" w:rsidRPr="00A534A3">
            <w:rPr>
              <w:i/>
              <w:iCs w:val="0"/>
            </w:rPr>
            <w:t>),</w:t>
          </w:r>
          <w:r w:rsidR="00A534A3">
            <w:t xml:space="preserve"> gute</w:t>
          </w:r>
          <w:r w:rsidR="009515E6">
            <w:t xml:space="preserve"> Anpassung</w:t>
          </w:r>
          <w:r w:rsidR="00A534A3">
            <w:t xml:space="preserve"> </w:t>
          </w:r>
          <w:r w:rsidR="00A534A3" w:rsidRPr="00A534A3">
            <w:rPr>
              <w:i/>
              <w:iCs w:val="0"/>
            </w:rPr>
            <w:t>(</w:t>
          </w:r>
          <w:proofErr w:type="spellStart"/>
          <w:r w:rsidR="00A534A3" w:rsidRPr="00A534A3">
            <w:rPr>
              <w:i/>
              <w:iCs w:val="0"/>
            </w:rPr>
            <w:t>good</w:t>
          </w:r>
          <w:proofErr w:type="spellEnd"/>
          <w:r w:rsidR="00A534A3" w:rsidRPr="00A534A3">
            <w:rPr>
              <w:i/>
              <w:iCs w:val="0"/>
            </w:rPr>
            <w:t xml:space="preserve"> fit) </w:t>
          </w:r>
          <w:r w:rsidR="00A534A3">
            <w:t xml:space="preserve">und Überanpassung </w:t>
          </w:r>
          <w:r w:rsidR="00A534A3" w:rsidRPr="00A534A3">
            <w:rPr>
              <w:i/>
              <w:iCs w:val="0"/>
            </w:rPr>
            <w:t>(</w:t>
          </w:r>
          <w:proofErr w:type="spellStart"/>
          <w:r w:rsidR="00A534A3" w:rsidRPr="00A534A3">
            <w:rPr>
              <w:i/>
              <w:iCs w:val="0"/>
            </w:rPr>
            <w:t>overfit</w:t>
          </w:r>
          <w:proofErr w:type="spellEnd"/>
          <w:r w:rsidR="00A534A3" w:rsidRPr="00A534A3">
            <w:rPr>
              <w:i/>
              <w:iCs w:val="0"/>
            </w:rPr>
            <w:t>)</w:t>
          </w:r>
          <w:r w:rsidR="00A534A3">
            <w:t xml:space="preserve"> </w:t>
          </w:r>
          <w:r w:rsidRPr="00180474">
            <w:t>beim Modelltraining</w:t>
          </w:r>
          <w:r w:rsidR="00422813" w:rsidRPr="00180474">
            <w:t xml:space="preserve"> einer Regression. Die blauen Punkte sind die </w:t>
          </w:r>
          <w:r w:rsidR="00D17F83">
            <w:t>genauen</w:t>
          </w:r>
          <w:r w:rsidR="00422813" w:rsidRPr="00180474">
            <w:t xml:space="preserve"> </w:t>
          </w:r>
          <w:r w:rsidR="00B33B32" w:rsidRPr="00180474">
            <w:t>Werte des Datensatzes</w:t>
          </w:r>
          <w:r w:rsidR="00422813" w:rsidRPr="00180474">
            <w:t xml:space="preserve"> und die rote Linie gibt</w:t>
          </w:r>
          <w:r w:rsidR="00966EDD" w:rsidRPr="00180474">
            <w:t xml:space="preserve"> die Näherung durch das trainierte Model an.</w:t>
          </w:r>
          <w:r w:rsidR="00781E4C" w:rsidRPr="00180474">
            <w:t xml:space="preserve"> </w:t>
          </w:r>
          <w:commentRangeStart w:id="26"/>
          <w:r w:rsidR="0071140B" w:rsidRPr="00180474">
            <w:t xml:space="preserve">Quelle: XXXXXXXXXXXXXXX </w:t>
          </w:r>
          <w:commentRangeEnd w:id="26"/>
          <w:r w:rsidR="0071140B" w:rsidRPr="00180474">
            <w:rPr>
              <w:rStyle w:val="Kommentarzeichen"/>
              <w:sz w:val="20"/>
              <w:szCs w:val="18"/>
            </w:rPr>
            <w:commentReference w:id="26"/>
          </w:r>
          <w:r w:rsidR="00966EDD" w:rsidRPr="00180474">
            <w:t xml:space="preserve"> </w:t>
          </w:r>
          <w:r w:rsidR="00422813" w:rsidRPr="00180474">
            <w:t xml:space="preserve">    </w:t>
          </w:r>
        </w:p>
        <w:p w14:paraId="1F3B7E99" w14:textId="77777777" w:rsidR="005D48B9" w:rsidRDefault="005D48B9" w:rsidP="00755B9C"/>
        <w:p w14:paraId="4FC6B214" w14:textId="194ED53C" w:rsidR="00755B9C" w:rsidRDefault="006C7493" w:rsidP="00755B9C">
          <w:r>
            <w:t xml:space="preserve">Von einer </w:t>
          </w:r>
          <w:r w:rsidR="00111D33">
            <w:t>Überanpassung ist</w:t>
          </w:r>
          <w:r>
            <w:t xml:space="preserve"> die Rede, we</w:t>
          </w:r>
          <w:r w:rsidR="00200466">
            <w:t>nn das Modell anfängt sich die Beispiele zu merken, anstelle sich die Werte über gefundene Muster und Zusammenhänge selbst zu erschließen.</w:t>
          </w:r>
          <w:r w:rsidR="00407AB8">
            <w:t xml:space="preserve"> Bei der Vorhersage mit dem Testdatensatz ist das Modell nicht mehr flexibel genug, um eine gute Vorhersage zu treffen</w:t>
          </w:r>
          <w:r w:rsidR="00DA5EDF">
            <w:t xml:space="preserve"> </w:t>
          </w:r>
          <w:r w:rsidR="00DA5EDF">
            <w:fldChar w:fldCharType="begin" w:fldLock="1"/>
          </w:r>
          <w:r w:rsidR="00DE48BD">
            <w:instrText>ADDIN CSL_CITATION {"citationItems":[{"id":"ITEM-1","itemData":{"URL":"https://docs.microsoft.com/de-de/azure/machine-learning/concept-manage-ml-pitfalls","accessed":{"date-parts":[["2021","2","22"]]},"id":"ITEM-1","issued":{"date-parts":[["0"]]},"title":"Verhindern von Überanpassung und unausgeglichenen Daten durch automatisiertes maschinelles Lernen","type":"webpage"},"uris":["http://www.mendeley.com/documents/?uuid=9b2ea8cc-d015-4d74-8541-0e6a4e0ed0dd"]}],"mendeley":{"formattedCitation":"[10]","plainTextFormattedCitation":"[10]","previouslyFormattedCitation":"[10]"},"properties":{"noteIndex":0},"schema":"https://github.com/citation-style-language/schema/raw/master/csl-citation.json"}</w:instrText>
          </w:r>
          <w:r w:rsidR="00DA5EDF">
            <w:fldChar w:fldCharType="separate"/>
          </w:r>
          <w:r w:rsidR="00DA5EDF" w:rsidRPr="00E80B44">
            <w:rPr>
              <w:noProof/>
            </w:rPr>
            <w:t>[10]</w:t>
          </w:r>
          <w:r w:rsidR="00DA5EDF">
            <w:fldChar w:fldCharType="end"/>
          </w:r>
          <w:r w:rsidR="00610829">
            <w:t xml:space="preserve">. </w:t>
          </w:r>
          <w:r w:rsidR="000876C1">
            <w:t xml:space="preserve">Das bedeutet, dass </w:t>
          </w:r>
          <w:r w:rsidR="00610829">
            <w:t>die Testgenauigkeit sinkt</w:t>
          </w:r>
          <w:r w:rsidR="00DA5EDF">
            <w:t xml:space="preserve"> und dadurch die Differenz zwischen Trainings- und Testgenauigkeit </w:t>
          </w:r>
          <w:r w:rsidR="001172D5">
            <w:t xml:space="preserve">signifikant </w:t>
          </w:r>
          <w:r w:rsidR="009F6E48">
            <w:t>größer wird</w:t>
          </w:r>
          <w:r w:rsidR="00DA5EDF">
            <w:t>, was ein Indiz für eine Überanpassung sein kann</w:t>
          </w:r>
          <w:r w:rsidR="0094197C">
            <w:t xml:space="preserve">. </w:t>
          </w:r>
          <w:r w:rsidR="000876C1">
            <w:t xml:space="preserve">Hingegen </w:t>
          </w:r>
          <w:r w:rsidR="006753BF">
            <w:t>liegt eine Unteranpassung vor, wenn das Modell</w:t>
          </w:r>
          <w:r w:rsidR="00DE48BD">
            <w:t xml:space="preserve"> unfähig ist, </w:t>
          </w:r>
          <w:r w:rsidR="00C47D58">
            <w:t xml:space="preserve">ein Muster in den Trainingsdaten zu </w:t>
          </w:r>
          <w:r w:rsidR="00326FE1">
            <w:t>erkennen,</w:t>
          </w:r>
          <w:r w:rsidR="00C47D58">
            <w:t xml:space="preserve"> um daraus einen Trend ableiten zu können.</w:t>
          </w:r>
          <w:r w:rsidR="00EE0F52">
            <w:t xml:space="preserve"> Zu </w:t>
          </w:r>
          <w:r w:rsidR="00B12D90">
            <w:t xml:space="preserve">Unteranpassung </w:t>
          </w:r>
          <w:r w:rsidR="00EE0F52">
            <w:t>kommt es, wenn zu wenige Trainingsdaten vorhanden sind, oder</w:t>
          </w:r>
          <w:r w:rsidR="001D2616">
            <w:t xml:space="preserve"> die Komplexität </w:t>
          </w:r>
          <w:r w:rsidR="002B61AF">
            <w:t xml:space="preserve">der zu erledigenden Aufgabe, die </w:t>
          </w:r>
          <w:r w:rsidR="00EE0F52">
            <w:t>d</w:t>
          </w:r>
          <w:r w:rsidR="001D2616">
            <w:t>es</w:t>
          </w:r>
          <w:r w:rsidR="00EE0F52">
            <w:t xml:space="preserve"> Modell</w:t>
          </w:r>
          <w:r w:rsidR="001D2616">
            <w:t>s</w:t>
          </w:r>
          <w:r w:rsidR="002B61AF">
            <w:t xml:space="preserve"> </w:t>
          </w:r>
          <w:r w:rsidR="001D2616">
            <w:t xml:space="preserve">wesentlich </w:t>
          </w:r>
          <w:r w:rsidR="002B61AF">
            <w:t>überschreitet</w:t>
          </w:r>
          <w:r w:rsidR="00363ABF">
            <w:t>. Das Ziel des Trainings is</w:t>
          </w:r>
          <w:r w:rsidR="00A016B8">
            <w:t>t es</w:t>
          </w:r>
          <w:r w:rsidR="00363ABF">
            <w:t>, eine Anpassung zu erreichen</w:t>
          </w:r>
          <w:r w:rsidR="007F7826">
            <w:t>,</w:t>
          </w:r>
          <w:r w:rsidR="00363ABF">
            <w:t xml:space="preserve"> die genau zwischen</w:t>
          </w:r>
          <w:r w:rsidR="00C81018">
            <w:t xml:space="preserve"> </w:t>
          </w:r>
          <w:r w:rsidR="009F1F7F">
            <w:t xml:space="preserve">der </w:t>
          </w:r>
          <w:r w:rsidR="00363ABF">
            <w:t xml:space="preserve">einer Überanpassung und </w:t>
          </w:r>
          <w:r w:rsidR="009F1F7F">
            <w:t xml:space="preserve">der </w:t>
          </w:r>
          <w:r w:rsidR="00363ABF">
            <w:t>einer Unteranpassung liegt.</w:t>
          </w:r>
        </w:p>
        <w:p w14:paraId="2E33006C" w14:textId="21E2AC56" w:rsidR="004911A7" w:rsidRPr="00C2122D" w:rsidRDefault="004911A7" w:rsidP="004911A7">
          <w:r w:rsidRPr="00B94BD8">
            <w:rPr>
              <w:b/>
              <w:bCs/>
            </w:rPr>
            <w:t xml:space="preserve">Bewertung des Modells: </w:t>
          </w:r>
          <w:r w:rsidR="0074777D" w:rsidRPr="0074777D">
            <w:t>Zur</w:t>
          </w:r>
          <w:r w:rsidR="0074777D">
            <w:t xml:space="preserve"> Bewertung wird das Modell mit gelabelten Daten</w:t>
          </w:r>
          <w:r w:rsidR="00BB73A8">
            <w:t xml:space="preserve"> des Testdatensatzes</w:t>
          </w:r>
          <w:r w:rsidR="0074777D">
            <w:t xml:space="preserve"> getestet, welche </w:t>
          </w:r>
          <w:r w:rsidR="00BB73A8">
            <w:t xml:space="preserve">bei </w:t>
          </w:r>
          <w:r w:rsidR="00F83F8D">
            <w:t>der</w:t>
          </w:r>
          <w:r w:rsidR="00575D4F">
            <w:t xml:space="preserve"> </w:t>
          </w:r>
          <w:r w:rsidR="00575D4F" w:rsidRPr="00575D4F">
            <w:fldChar w:fldCharType="begin"/>
          </w:r>
          <w:r w:rsidR="00575D4F" w:rsidRPr="00575D4F">
            <w:instrText xml:space="preserve"> REF Datenerfassung \h  \* MERGEFORMAT </w:instrText>
          </w:r>
          <w:r w:rsidR="00575D4F" w:rsidRPr="00575D4F">
            <w:fldChar w:fldCharType="separate"/>
          </w:r>
          <w:r w:rsidR="00575D4F" w:rsidRPr="00575D4F">
            <w:t>Datenerfassung</w:t>
          </w:r>
          <w:r w:rsidR="00575D4F" w:rsidRPr="00575D4F">
            <w:fldChar w:fldCharType="end"/>
          </w:r>
          <w:r w:rsidR="00F83F8D">
            <w:t xml:space="preserve"> von</w:t>
          </w:r>
          <w:r w:rsidR="00BB73A8">
            <w:t xml:space="preserve"> dem gesamten Datensatz abgetrennt wurden. Als Ergebnis erhält man, mehrere </w:t>
          </w:r>
          <w:r w:rsidR="00BC02DD">
            <w:t xml:space="preserve">Maßzahlen, welche die </w:t>
          </w:r>
          <w:r w:rsidR="00AC2FC5">
            <w:t xml:space="preserve">generelle </w:t>
          </w:r>
          <w:r w:rsidR="00BC02DD">
            <w:t xml:space="preserve">Leistung des Modells </w:t>
          </w:r>
          <w:r w:rsidR="00F83F8D">
            <w:t>beschreiben</w:t>
          </w:r>
          <w:r w:rsidR="00247456">
            <w:t xml:space="preserve"> (siehe. </w:t>
          </w:r>
          <w:r w:rsidR="00247456">
            <w:fldChar w:fldCharType="begin"/>
          </w:r>
          <w:r w:rsidR="00247456">
            <w:instrText xml:space="preserve"> REF _Ref65320942 \h </w:instrText>
          </w:r>
          <w:r w:rsidR="00247456">
            <w:fldChar w:fldCharType="separate"/>
          </w:r>
          <w:r w:rsidR="00247456">
            <w:t xml:space="preserve">Statistische </w:t>
          </w:r>
          <w:proofErr w:type="spellStart"/>
          <w:r w:rsidR="00247456">
            <w:t>parameter</w:t>
          </w:r>
          <w:proofErr w:type="spellEnd"/>
          <w:r w:rsidR="00247456">
            <w:fldChar w:fldCharType="end"/>
          </w:r>
          <w:r w:rsidR="00247456">
            <w:t>)</w:t>
          </w:r>
          <w:r w:rsidR="008D6F86">
            <w:t xml:space="preserve">. </w:t>
          </w:r>
          <w:r w:rsidR="003911F3">
            <w:t>Zusätzlich</w:t>
          </w:r>
          <w:r w:rsidR="00AC2FC5">
            <w:t xml:space="preserve"> </w:t>
          </w:r>
          <w:r w:rsidR="003911F3">
            <w:t>können</w:t>
          </w:r>
          <w:r w:rsidR="00AC2FC5">
            <w:t xml:space="preserve"> mithilfe einer </w:t>
          </w:r>
          <w:r w:rsidR="003911F3">
            <w:t xml:space="preserve">Validierung die übergeordneten Parameter zur Steuerung des Models </w:t>
          </w:r>
          <w:r w:rsidR="003911F3" w:rsidRPr="003911F3">
            <w:rPr>
              <w:i/>
              <w:iCs/>
            </w:rPr>
            <w:t>(Hyperparameter</w:t>
          </w:r>
          <w:r w:rsidR="003911F3">
            <w:rPr>
              <w:i/>
              <w:iCs/>
            </w:rPr>
            <w:t xml:space="preserve">) </w:t>
          </w:r>
          <w:r w:rsidR="003911F3">
            <w:t xml:space="preserve">überprüft und </w:t>
          </w:r>
          <w:r w:rsidR="00DD5C5C">
            <w:t>gegeben</w:t>
          </w:r>
          <w:r w:rsidR="00B05D31">
            <w:t>en</w:t>
          </w:r>
          <w:r w:rsidR="00DD5C5C">
            <w:t>falls</w:t>
          </w:r>
          <w:r w:rsidR="003911F3">
            <w:t xml:space="preserve"> angepasst werden.</w:t>
          </w:r>
          <w:r w:rsidR="008D42AB">
            <w:t xml:space="preserve"> Die </w:t>
          </w:r>
          <w:r w:rsidR="00D90120">
            <w:t xml:space="preserve">Validierung </w:t>
          </w:r>
          <w:r w:rsidR="00354FAC">
            <w:t>kann</w:t>
          </w:r>
          <w:r w:rsidR="008D42AB">
            <w:t xml:space="preserve"> mit einem Datensatz gemacht werden, welcher wie der </w:t>
          </w:r>
          <w:commentRangeStart w:id="27"/>
          <w:r w:rsidR="008D42AB">
            <w:t>Testdatensatz</w:t>
          </w:r>
          <w:commentRangeEnd w:id="27"/>
          <w:r w:rsidR="008D42AB">
            <w:rPr>
              <w:rStyle w:val="Kommentarzeichen"/>
            </w:rPr>
            <w:commentReference w:id="27"/>
          </w:r>
          <w:r w:rsidR="008D42AB">
            <w:t xml:space="preserve">, </w:t>
          </w:r>
          <w:commentRangeStart w:id="28"/>
          <w:r w:rsidR="008D42AB">
            <w:t>dem</w:t>
          </w:r>
          <w:r w:rsidR="00354FAC">
            <w:t xml:space="preserve"> Trainingsdatensatz vorenthalten </w:t>
          </w:r>
          <w:r w:rsidR="008D42AB">
            <w:t xml:space="preserve">wurde </w:t>
          </w:r>
          <w:r w:rsidR="00354FAC">
            <w:t>(</w:t>
          </w:r>
          <w:proofErr w:type="spellStart"/>
          <w:r w:rsidR="00354FAC">
            <w:t>Houldout</w:t>
          </w:r>
          <w:proofErr w:type="spellEnd"/>
          <w:r w:rsidR="00354FAC">
            <w:t>-Methode)</w:t>
          </w:r>
          <w:r w:rsidR="00BF23BC" w:rsidRPr="00BF23BC">
            <w:t>.</w:t>
          </w:r>
          <w:r w:rsidR="00BF23BC">
            <w:t xml:space="preserve"> </w:t>
          </w:r>
          <w:commentRangeEnd w:id="28"/>
          <w:r w:rsidR="003710E7">
            <w:rPr>
              <w:rStyle w:val="Kommentarzeichen"/>
            </w:rPr>
            <w:commentReference w:id="28"/>
          </w:r>
          <w:r w:rsidR="00BF23BC">
            <w:t>Das Aufteilen auf diese Teildatensätze bringt</w:t>
          </w:r>
          <w:r w:rsidR="000C5FDE">
            <w:t xml:space="preserve"> oftmals</w:t>
          </w:r>
          <w:r w:rsidR="00BF23BC">
            <w:t xml:space="preserve"> das Problem mit sich, dass der</w:t>
          </w:r>
          <w:r w:rsidR="004D1994">
            <w:t xml:space="preserve"> Trainingsdatensatz zu klein wird</w:t>
          </w:r>
          <w:r w:rsidR="00C43CDA">
            <w:t xml:space="preserve">. </w:t>
          </w:r>
          <w:r w:rsidR="008054BC">
            <w:t>Um eine Unteranpassung zu vermeiden, kann die Validierung</w:t>
          </w:r>
          <w:r w:rsidR="00FD19FF">
            <w:t xml:space="preserve"> auch</w:t>
          </w:r>
          <w:r w:rsidR="008054BC">
            <w:t xml:space="preserve"> mit einer Kreuzvalidierung erfolgen (siehe.</w:t>
          </w:r>
          <w:r w:rsidR="00AD1F72">
            <w:t xml:space="preserve"> </w:t>
          </w:r>
          <w:r w:rsidR="00AD1F72">
            <w:fldChar w:fldCharType="begin"/>
          </w:r>
          <w:r w:rsidR="00AD1F72">
            <w:instrText xml:space="preserve"> REF _Ref65328111 \h </w:instrText>
          </w:r>
          <w:r w:rsidR="00AD1F72">
            <w:fldChar w:fldCharType="separate"/>
          </w:r>
          <w:r w:rsidR="00AD1F72">
            <w:t>10</w:t>
          </w:r>
          <w:r w:rsidR="00AD1F72" w:rsidRPr="00AD1F72">
            <w:t>-fache Kreuzvalidierung</w:t>
          </w:r>
          <w:r w:rsidR="00AD1F72">
            <w:fldChar w:fldCharType="end"/>
          </w:r>
          <w:r>
            <w:t>)</w:t>
          </w:r>
          <w:r w:rsidR="003315DA">
            <w:t>.</w:t>
          </w:r>
        </w:p>
        <w:p w14:paraId="4C77F638" w14:textId="77777777" w:rsidR="00D17F83" w:rsidRDefault="004911A7" w:rsidP="004911A7">
          <w:r w:rsidRPr="00B94BD8">
            <w:rPr>
              <w:b/>
              <w:bCs/>
            </w:rPr>
            <w:t xml:space="preserve">Vorhersage: </w:t>
          </w:r>
          <w:r>
            <w:t xml:space="preserve"> </w:t>
          </w:r>
          <w:r w:rsidR="00DE597E">
            <w:t>Das Modell wird an unbekannten Daten angewandt.</w:t>
          </w:r>
        </w:p>
        <w:p w14:paraId="75A3EF98" w14:textId="289D305E" w:rsidR="004911A7" w:rsidRPr="00CA1A20" w:rsidRDefault="00176250" w:rsidP="004911A7">
          <w:r>
            <w:lastRenderedPageBreak/>
            <w:t>Im Folgenden w</w:t>
          </w:r>
          <w:r w:rsidR="00F6712A">
            <w:t>ird</w:t>
          </w:r>
          <w:r w:rsidR="004172F9">
            <w:t xml:space="preserve"> </w:t>
          </w:r>
          <w:r w:rsidR="00FE61D4">
            <w:t xml:space="preserve">die </w:t>
          </w:r>
          <w:r w:rsidR="004172F9">
            <w:t xml:space="preserve">Funktionsweise der beiden Modelle </w:t>
          </w:r>
          <w:r w:rsidR="008A5AA1" w:rsidRPr="008A5AA1">
            <w:t>Kern-Methoden</w:t>
          </w:r>
          <w:r w:rsidR="008A5AA1">
            <w:t xml:space="preserve"> </w:t>
          </w:r>
          <w:r w:rsidR="00F6712A">
            <w:t>und neuronale Netze</w:t>
          </w:r>
          <w:r w:rsidR="007E7A01">
            <w:t xml:space="preserve"> näher erläutert. </w:t>
          </w:r>
        </w:p>
        <w:p w14:paraId="2282E7D3" w14:textId="3048C558" w:rsidR="00200B07" w:rsidRDefault="005C75AB" w:rsidP="00200B07">
          <w:pPr>
            <w:pStyle w:val="berschrift4"/>
          </w:pPr>
          <w:bookmarkStart w:id="29" w:name="_Hlk65412260"/>
          <w:r>
            <w:t>Kernel</w:t>
          </w:r>
        </w:p>
        <w:bookmarkEnd w:id="29"/>
        <w:p w14:paraId="216E34B2" w14:textId="77777777" w:rsidR="00BB1E45" w:rsidRDefault="00BB1E45" w:rsidP="00BB1E45">
          <w:r>
            <w:t>Mithilfe von Kern</w:t>
          </w:r>
          <w:r>
            <w:noBreakHyphen/>
            <w:t>Methoden (engl. Kernel</w:t>
          </w:r>
          <w:r>
            <w:noBreakHyphen/>
            <w:t xml:space="preserve">Methods) lassen sich nicht linear klassifizierbare Daten klassifizieren. Für das Verständnis von </w:t>
          </w:r>
          <w:r w:rsidRPr="008A5AA1">
            <w:t>Kern</w:t>
          </w:r>
          <w:r>
            <w:noBreakHyphen/>
          </w:r>
          <w:r w:rsidRPr="008A5AA1">
            <w:t>Methoden</w:t>
          </w:r>
          <w:r>
            <w:t xml:space="preserve"> ist es aber ratsam erst die lineare Klassifizierung zu betrachten.</w:t>
          </w:r>
        </w:p>
        <w:p w14:paraId="1BE85AEC" w14:textId="77777777" w:rsidR="00BB1E45" w:rsidRDefault="00BB1E45" w:rsidP="00BB1E45">
          <w:pPr>
            <w:jc w:val="left"/>
          </w:pPr>
          <w:r>
            <w:t xml:space="preserve">Bei einer </w:t>
          </w:r>
          <w:r w:rsidRPr="00673EDB">
            <w:rPr>
              <w:b/>
              <w:bCs/>
            </w:rPr>
            <w:t>lineare</w:t>
          </w:r>
          <w:r>
            <w:rPr>
              <w:b/>
              <w:bCs/>
            </w:rPr>
            <w:t>n</w:t>
          </w:r>
          <w:r w:rsidRPr="00673EDB">
            <w:rPr>
              <w:b/>
              <w:bCs/>
            </w:rPr>
            <w:t xml:space="preserve"> Klassifizierung</w:t>
          </w:r>
          <w:r>
            <w:rPr>
              <w:b/>
              <w:bCs/>
            </w:rPr>
            <w:t xml:space="preserve"> </w:t>
          </w:r>
          <w:r>
            <w:t xml:space="preserve">ist das Ziel eine Hyperebene zu finden, welche die Datenpunkte eines Datensatzes in zwei Klassen einteilt (binäre Klassifikation). Im zweidimensionalen ist diese Hyperebene eine Gerade (siehe </w:t>
          </w:r>
          <w:r>
            <w:fldChar w:fldCharType="begin"/>
          </w:r>
          <w:r>
            <w:instrText xml:space="preserve"> REF _Ref65539220 \h </w:instrText>
          </w:r>
          <w:r>
            <w:fldChar w:fldCharType="separate"/>
          </w:r>
          <w:r>
            <w:t xml:space="preserve">Abbildung </w:t>
          </w:r>
          <w:r>
            <w:rPr>
              <w:noProof/>
            </w:rPr>
            <w:t>5</w:t>
          </w:r>
          <w:r>
            <w:fldChar w:fldCharType="end"/>
          </w:r>
          <w:r>
            <w:t xml:space="preserve">). Die optimale Hyperebene wird mit der Funktion </w:t>
          </w:r>
          <m:oMath>
            <m:d>
              <m:dPr>
                <m:begChr m:val="〈"/>
                <m:endChr m:val="〉"/>
                <m:ctrlPr>
                  <w:rPr>
                    <w:rFonts w:ascii="Cambria Math" w:hAnsi="Cambria Math"/>
                    <w:i/>
                  </w:rPr>
                </m:ctrlPr>
              </m:dPr>
              <m:e>
                <m:r>
                  <w:rPr>
                    <w:rFonts w:ascii="Cambria Math" w:hAnsi="Cambria Math"/>
                  </w:rPr>
                  <m:t>w·x</m:t>
                </m:r>
              </m:e>
            </m:d>
            <m:r>
              <w:rPr>
                <w:rFonts w:ascii="Cambria Math" w:hAnsi="Cambria Math"/>
              </w:rPr>
              <m:t xml:space="preserve">+b=0 </m:t>
            </m:r>
          </m:oMath>
          <w:r>
            <w:rPr>
              <w:rFonts w:eastAsiaTheme="minorEastAsia"/>
            </w:rPr>
            <w:t xml:space="preserve">beschrieben. Später kann anhand des Vorzeichens der Funktion </w:t>
          </w: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m:t>
            </m:r>
            <m:d>
              <m:dPr>
                <m:begChr m:val="〈"/>
                <m:endChr m:val="〉"/>
                <m:ctrlPr>
                  <w:rPr>
                    <w:rFonts w:ascii="Cambria Math" w:hAnsi="Cambria Math"/>
                    <w:i/>
                  </w:rPr>
                </m:ctrlPr>
              </m:dPr>
              <m:e>
                <m:r>
                  <w:rPr>
                    <w:rFonts w:ascii="Cambria Math" w:hAnsi="Cambria Math"/>
                  </w:rPr>
                  <m:t>w·x</m:t>
                </m:r>
              </m:e>
            </m:d>
            <m:r>
              <w:rPr>
                <w:rFonts w:ascii="Cambria Math" w:hAnsi="Cambria Math"/>
              </w:rPr>
              <m:t>+b</m:t>
            </m:r>
          </m:oMath>
          <w:r>
            <w:rPr>
              <w:rFonts w:eastAsiaTheme="minorEastAsia"/>
            </w:rPr>
            <w:t xml:space="preserve">  bei Einsetzung eines zu klassifizierenden Datenpunktes  </w:t>
          </w:r>
          <m:oMath>
            <m:r>
              <w:rPr>
                <w:rFonts w:ascii="Cambria Math" w:hAnsi="Cambria Math"/>
              </w:rPr>
              <m:t>x</m:t>
            </m:r>
          </m:oMath>
          <w:r>
            <w:rPr>
              <w:rFonts w:eastAsiaTheme="minorEastAsia"/>
            </w:rPr>
            <w:t xml:space="preserve">, die Klasse bestimmt werden. Um die optimale Hyperebene zu finden, muss der Rand (Margin) um die Klassengrenzen möglichst breit werden (engl. </w:t>
          </w:r>
          <w:r>
            <w:rPr>
              <w:i/>
              <w:iCs/>
            </w:rPr>
            <w:t>l</w:t>
          </w:r>
          <w:r w:rsidRPr="00221006">
            <w:rPr>
              <w:i/>
              <w:iCs/>
            </w:rPr>
            <w:t>arge</w:t>
          </w:r>
          <w:r>
            <w:rPr>
              <w:i/>
              <w:iCs/>
            </w:rPr>
            <w:noBreakHyphen/>
          </w:r>
          <w:proofErr w:type="spellStart"/>
          <w:r w:rsidRPr="00221006">
            <w:rPr>
              <w:i/>
              <w:iCs/>
            </w:rPr>
            <w:t>margin</w:t>
          </w:r>
          <w:proofErr w:type="spellEnd"/>
          <w:r>
            <w:rPr>
              <w:i/>
              <w:iCs/>
            </w:rPr>
            <w:noBreakHyphen/>
          </w:r>
          <w:proofErr w:type="spellStart"/>
          <w:r w:rsidRPr="00221006">
            <w:rPr>
              <w:i/>
              <w:iCs/>
            </w:rPr>
            <w:t>classificatio</w:t>
          </w:r>
          <w:r>
            <w:rPr>
              <w:i/>
              <w:iCs/>
            </w:rPr>
            <w:t>n</w:t>
          </w:r>
          <w:proofErr w:type="spellEnd"/>
          <w:proofErr w:type="gramStart"/>
          <w:r>
            <w:t>) .</w:t>
          </w:r>
          <w:proofErr w:type="gramEnd"/>
          <w:r>
            <w:t xml:space="preserve"> Um die optimale Hyperebene zu finden, muss der R befindet sich in der Mitte zwischen den beiden Stützvektoren, welche  </w:t>
          </w:r>
        </w:p>
        <w:p w14:paraId="3BF4C36F" w14:textId="77777777" w:rsidR="00BB1E45" w:rsidRDefault="00BB1E45" w:rsidP="00BB1E45">
          <w:pPr>
            <w:keepNext/>
            <w:jc w:val="left"/>
          </w:pPr>
          <w:r>
            <w:rPr>
              <w:noProof/>
            </w:rPr>
            <w:drawing>
              <wp:inline distT="0" distB="0" distL="0" distR="0" wp14:anchorId="53A07160" wp14:editId="4D2A4D9C">
                <wp:extent cx="4108862" cy="2950207"/>
                <wp:effectExtent l="0" t="0" r="0" b="3175"/>
                <wp:docPr id="110" name="Grafik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Grafik 110"/>
                        <pic:cNvPicPr/>
                      </pic:nvPicPr>
                      <pic:blipFill rotWithShape="1">
                        <a:blip r:embed="rId27" cstate="print">
                          <a:extLst>
                            <a:ext uri="{28A0092B-C50C-407E-A947-70E740481C1C}">
                              <a14:useLocalDpi xmlns:a14="http://schemas.microsoft.com/office/drawing/2010/main" val="0"/>
                            </a:ext>
                          </a:extLst>
                        </a:blip>
                        <a:srcRect l="4301" t="11709" r="4674" b="11679"/>
                        <a:stretch/>
                      </pic:blipFill>
                      <pic:spPr bwMode="auto">
                        <a:xfrm>
                          <a:off x="0" y="0"/>
                          <a:ext cx="4110324" cy="2951256"/>
                        </a:xfrm>
                        <a:prstGeom prst="rect">
                          <a:avLst/>
                        </a:prstGeom>
                        <a:ln>
                          <a:noFill/>
                        </a:ln>
                        <a:extLst>
                          <a:ext uri="{53640926-AAD7-44D8-BBD7-CCE9431645EC}">
                            <a14:shadowObscured xmlns:a14="http://schemas.microsoft.com/office/drawing/2010/main"/>
                          </a:ext>
                        </a:extLst>
                      </pic:spPr>
                    </pic:pic>
                  </a:graphicData>
                </a:graphic>
              </wp:inline>
            </w:drawing>
          </w:r>
        </w:p>
        <w:p w14:paraId="37FA5FE7" w14:textId="77777777" w:rsidR="00BB1E45" w:rsidRDefault="00BB1E45" w:rsidP="00BB1E45">
          <w:pPr>
            <w:pStyle w:val="Beschriftung"/>
          </w:pPr>
          <w:bookmarkStart w:id="30" w:name="_Ref65539220"/>
          <w:r>
            <w:t xml:space="preserve">Abbildung </w:t>
          </w:r>
          <w:r>
            <w:fldChar w:fldCharType="begin"/>
          </w:r>
          <w:r>
            <w:instrText xml:space="preserve"> SEQ Abbildung \* ARABIC </w:instrText>
          </w:r>
          <w:r>
            <w:fldChar w:fldCharType="separate"/>
          </w:r>
          <w:r>
            <w:rPr>
              <w:noProof/>
            </w:rPr>
            <w:t>5</w:t>
          </w:r>
          <w:r>
            <w:fldChar w:fldCharType="end"/>
          </w:r>
          <w:bookmarkEnd w:id="30"/>
          <w:r>
            <w:t>: SVM ...........</w:t>
          </w:r>
        </w:p>
        <w:p w14:paraId="1B3DEDF2" w14:textId="77777777" w:rsidR="00BB1E45" w:rsidRDefault="00BB1E45" w:rsidP="00BB1E45">
          <w:pPr>
            <w:jc w:val="left"/>
          </w:pPr>
          <w:r>
            <w:t xml:space="preserve"> </w:t>
          </w:r>
        </w:p>
        <w:p w14:paraId="31DE2C44" w14:textId="77777777" w:rsidR="00BB1E45" w:rsidRDefault="00BB1E45" w:rsidP="00BB1E45">
          <w:pPr>
            <w:jc w:val="left"/>
          </w:pPr>
          <w:r>
            <w:t xml:space="preserve">Mithilfe des Regulierungsparameters wird die Maximierung des Margin und des Loss Wertes reguliert. </w:t>
          </w:r>
        </w:p>
        <w:p w14:paraId="3354EDE4" w14:textId="77777777" w:rsidR="00BB1E45" w:rsidRPr="00673EDB" w:rsidRDefault="00BB1E45" w:rsidP="00BB1E45">
          <w:pPr>
            <w:jc w:val="left"/>
          </w:pPr>
          <w:r>
            <w:t xml:space="preserve">  </w:t>
          </w:r>
          <w:r>
            <w:rPr>
              <w:b/>
              <w:bCs/>
            </w:rPr>
            <w:t xml:space="preserve"> </w:t>
          </w:r>
        </w:p>
        <w:p w14:paraId="5C371EB7" w14:textId="77777777" w:rsidR="00BB1E45" w:rsidRPr="007E1EAB" w:rsidRDefault="00BB1E45" w:rsidP="00BB1E45">
          <w:r w:rsidRPr="007E1EAB">
            <w:t>https://www.youtube.com/watch?v=efR1C6CvhmE</w:t>
          </w:r>
        </w:p>
        <w:p w14:paraId="49A238FB" w14:textId="77777777" w:rsidR="00BB1E45" w:rsidRDefault="00BB1E45" w:rsidP="00BB1E45">
          <w:r>
            <w:lastRenderedPageBreak/>
            <w:t xml:space="preserve">Die Support Vector </w:t>
          </w:r>
          <w:proofErr w:type="spellStart"/>
          <w:r>
            <w:t>Machine</w:t>
          </w:r>
          <w:proofErr w:type="spellEnd"/>
          <w:r>
            <w:t xml:space="preserve"> ist ein mathematisches Modell zur Klassifizierung von Objekten, welches von </w:t>
          </w:r>
          <w:proofErr w:type="spellStart"/>
          <w:r>
            <w:t>russe</w:t>
          </w:r>
          <w:proofErr w:type="spellEnd"/>
          <w:r>
            <w:t xml:space="preserve">… </w:t>
          </w:r>
        </w:p>
        <w:p w14:paraId="6F70E19A" w14:textId="77777777" w:rsidR="00BB1E45" w:rsidRDefault="00BB1E45" w:rsidP="00BB1E45">
          <w:pPr>
            <w:jc w:val="left"/>
          </w:pPr>
          <w:r w:rsidRPr="000E376F">
            <w:rPr>
              <w:b/>
              <w:bCs/>
            </w:rPr>
            <w:t>Linear</w:t>
          </w:r>
          <w:r>
            <w:rPr>
              <w:b/>
              <w:bCs/>
            </w:rPr>
            <w:t>e Klassifizierung</w:t>
          </w:r>
          <w:r>
            <w:t xml:space="preserve"> </w:t>
          </w:r>
        </w:p>
        <w:p w14:paraId="588BCAC7" w14:textId="77777777" w:rsidR="00BB1E45" w:rsidRDefault="00BB1E45" w:rsidP="00BB1E45">
          <w:pPr>
            <w:pStyle w:val="Listenabsatz"/>
            <w:numPr>
              <w:ilvl w:val="0"/>
              <w:numId w:val="9"/>
            </w:numPr>
            <w:jc w:val="left"/>
          </w:pPr>
          <w:proofErr w:type="spellStart"/>
          <w:r>
            <w:t>hard</w:t>
          </w:r>
          <w:proofErr w:type="spellEnd"/>
          <w:r>
            <w:t xml:space="preserve"> </w:t>
          </w:r>
          <w:proofErr w:type="spellStart"/>
          <w:proofErr w:type="gramStart"/>
          <w:r>
            <w:t>margin</w:t>
          </w:r>
          <w:proofErr w:type="spellEnd"/>
          <w:r>
            <w:t xml:space="preserve">  verzeiht</w:t>
          </w:r>
          <w:proofErr w:type="gramEnd"/>
          <w:r>
            <w:t xml:space="preserve"> keine </w:t>
          </w:r>
          <w:proofErr w:type="spellStart"/>
          <w:r>
            <w:t>outlieres</w:t>
          </w:r>
          <w:proofErr w:type="spellEnd"/>
        </w:p>
        <w:p w14:paraId="05EF1B9F" w14:textId="77777777" w:rsidR="00BB1E45" w:rsidRPr="004A3E68" w:rsidRDefault="00BB1E45" w:rsidP="00BB1E45">
          <w:pPr>
            <w:pStyle w:val="Listenabsatz"/>
            <w:numPr>
              <w:ilvl w:val="0"/>
              <w:numId w:val="9"/>
            </w:numPr>
          </w:pPr>
          <w:r>
            <w:t xml:space="preserve">soft verzeiht </w:t>
          </w:r>
          <w:proofErr w:type="spellStart"/>
          <w:r>
            <w:t>outlieres</w:t>
          </w:r>
          <w:proofErr w:type="spellEnd"/>
          <w:r>
            <w:t xml:space="preserve"> </w:t>
          </w:r>
          <w:r>
            <w:sym w:font="Wingdings" w:char="F0E8"/>
          </w:r>
          <w:r>
            <w:t xml:space="preserve"> besser  </w:t>
          </w:r>
          <w:r w:rsidRPr="004A3E68">
            <w:t xml:space="preserve">  </w:t>
          </w:r>
        </w:p>
        <w:p w14:paraId="410368BF" w14:textId="77777777" w:rsidR="00BB1E45" w:rsidRDefault="00BB1E45" w:rsidP="00BB1E45">
          <w:pPr>
            <w:rPr>
              <w:b/>
              <w:bCs/>
            </w:rPr>
          </w:pPr>
          <w:r w:rsidRPr="00CC3C8E">
            <w:rPr>
              <w:b/>
              <w:bCs/>
            </w:rPr>
            <w:t>nicht -lineare Klassifizierung (</w:t>
          </w:r>
          <w:proofErr w:type="spellStart"/>
          <w:r w:rsidRPr="00CC3C8E">
            <w:rPr>
              <w:b/>
              <w:bCs/>
            </w:rPr>
            <w:t>inkl</w:t>
          </w:r>
          <w:proofErr w:type="spellEnd"/>
          <w:r w:rsidRPr="00CC3C8E">
            <w:rPr>
              <w:b/>
              <w:bCs/>
            </w:rPr>
            <w:t>, kernel-trick)</w:t>
          </w:r>
          <w:r>
            <w:rPr>
              <w:b/>
              <w:bCs/>
            </w:rPr>
            <w:t xml:space="preserve"> also daten im kreis </w:t>
          </w:r>
        </w:p>
        <w:p w14:paraId="3AD633E4" w14:textId="77777777" w:rsidR="00BB1E45" w:rsidRPr="00CC3C8E" w:rsidRDefault="00BB1E45" w:rsidP="00BB1E45">
          <w:pPr>
            <w:rPr>
              <w:b/>
              <w:bCs/>
            </w:rPr>
          </w:pPr>
          <w:r>
            <w:rPr>
              <w:b/>
              <w:bCs/>
            </w:rPr>
            <w:t xml:space="preserve">daten in höhere </w:t>
          </w:r>
          <w:proofErr w:type="spellStart"/>
          <w:r>
            <w:rPr>
              <w:b/>
              <w:bCs/>
            </w:rPr>
            <w:t>dim</w:t>
          </w:r>
          <w:proofErr w:type="spellEnd"/>
          <w:r>
            <w:rPr>
              <w:b/>
              <w:bCs/>
            </w:rPr>
            <w:t xml:space="preserve"> </w:t>
          </w:r>
          <w:proofErr w:type="spellStart"/>
          <w:r>
            <w:rPr>
              <w:b/>
              <w:bCs/>
            </w:rPr>
            <w:t>übertregen</w:t>
          </w:r>
          <w:proofErr w:type="spellEnd"/>
          <w:r>
            <w:rPr>
              <w:b/>
              <w:bCs/>
            </w:rPr>
            <w:t xml:space="preserve">, dann wieder </w:t>
          </w:r>
          <w:proofErr w:type="spellStart"/>
          <w:r>
            <w:rPr>
              <w:b/>
              <w:bCs/>
            </w:rPr>
            <w:t>trennlinie</w:t>
          </w:r>
          <w:proofErr w:type="spellEnd"/>
          <w:r>
            <w:rPr>
              <w:b/>
              <w:bCs/>
            </w:rPr>
            <w:t xml:space="preserve"> finden</w:t>
          </w:r>
        </w:p>
        <w:p w14:paraId="469176C3" w14:textId="77777777" w:rsidR="00BB1E45" w:rsidRDefault="00BB1E45" w:rsidP="00BB1E45">
          <w:r>
            <w:t xml:space="preserve">Trennung mithilfe einer </w:t>
          </w:r>
          <w:proofErr w:type="gramStart"/>
          <w:r>
            <w:t>hyperebene(</w:t>
          </w:r>
          <w:proofErr w:type="gramEnd"/>
          <w:r>
            <w:t xml:space="preserve">ab 4 </w:t>
          </w:r>
          <w:proofErr w:type="spellStart"/>
          <w:r>
            <w:t>dim</w:t>
          </w:r>
          <w:proofErr w:type="spellEnd"/>
          <w:r>
            <w:t xml:space="preserve"> davor immer eine </w:t>
          </w:r>
          <w:proofErr w:type="spellStart"/>
          <w:r>
            <w:t>dim</w:t>
          </w:r>
          <w:proofErr w:type="spellEnd"/>
          <w:r>
            <w:t xml:space="preserve"> weniger al daten)</w:t>
          </w:r>
          <w:r>
            <w:tab/>
            <w:t xml:space="preserve"> </w:t>
          </w:r>
        </w:p>
        <w:p w14:paraId="5585F4E0" w14:textId="77777777" w:rsidR="00BB1E45" w:rsidRDefault="00BB1E45" w:rsidP="00BB1E45">
          <w:r>
            <w:t xml:space="preserve">Ziel ist die </w:t>
          </w:r>
          <w:proofErr w:type="spellStart"/>
          <w:r>
            <w:t>zuordnung</w:t>
          </w:r>
          <w:proofErr w:type="spellEnd"/>
          <w:r>
            <w:t xml:space="preserve"> eines neuen </w:t>
          </w:r>
          <w:proofErr w:type="spellStart"/>
          <w:r>
            <w:t>obkjektes</w:t>
          </w:r>
          <w:proofErr w:type="spellEnd"/>
          <w:r>
            <w:t xml:space="preserve"> in eine klasse die sich aus en </w:t>
          </w:r>
          <w:proofErr w:type="spellStart"/>
          <w:r>
            <w:t>vorhandenn</w:t>
          </w:r>
          <w:proofErr w:type="spellEnd"/>
          <w:r>
            <w:t xml:space="preserve"> daten ergeben hat.</w:t>
          </w:r>
          <w:r>
            <w:br/>
            <w:t xml:space="preserve">Dazu wird eine optimale Hyperebene bestimmt, anhand dieser später neue Objekte den beiden Klassen zugeordnet werden. </w:t>
          </w:r>
        </w:p>
        <w:p w14:paraId="0F100DA5" w14:textId="77777777" w:rsidR="00BB1E45" w:rsidRPr="00994B0D" w:rsidRDefault="00BB1E45" w:rsidP="00BB1E45">
          <w:r>
            <w:t xml:space="preserve">finden einer </w:t>
          </w:r>
          <w:proofErr w:type="spellStart"/>
          <w:r>
            <w:t>trennlinie</w:t>
          </w:r>
          <w:proofErr w:type="spellEnd"/>
          <w:r>
            <w:t xml:space="preserve"> oder </w:t>
          </w:r>
          <w:proofErr w:type="spellStart"/>
          <w:r>
            <w:t>trennfläche</w:t>
          </w:r>
          <w:proofErr w:type="spellEnd"/>
          <w:r>
            <w:t xml:space="preserve"> mit dem größten Abstand </w:t>
          </w:r>
          <w:proofErr w:type="gramStart"/>
          <w:r>
            <w:t>zur den nächstliegenden Daten</w:t>
          </w:r>
          <w:proofErr w:type="gramEnd"/>
          <w:r>
            <w:t xml:space="preserve"> punkten</w:t>
          </w:r>
        </w:p>
        <w:p w14:paraId="75E8255D" w14:textId="77777777" w:rsidR="00BB1E45" w:rsidRDefault="00BB1E45" w:rsidP="00BB1E45">
          <w:r>
            <w:t xml:space="preserve">Bild mit </w:t>
          </w:r>
          <w:proofErr w:type="spellStart"/>
          <w:r>
            <w:t>trennlinie</w:t>
          </w:r>
          <w:proofErr w:type="spellEnd"/>
          <w:r>
            <w:t xml:space="preserve"> und </w:t>
          </w:r>
          <w:proofErr w:type="spellStart"/>
          <w:r>
            <w:t>datenpunkrten</w:t>
          </w:r>
          <w:proofErr w:type="spellEnd"/>
          <w:r>
            <w:t xml:space="preserve"> (linear) </w:t>
          </w:r>
        </w:p>
        <w:p w14:paraId="65EE6A5A" w14:textId="77777777" w:rsidR="00BB1E45" w:rsidRDefault="00BB1E45" w:rsidP="00BB1E45">
          <w:r>
            <w:t>-</w:t>
          </w:r>
          <w:proofErr w:type="gramStart"/>
          <w:r>
            <w:t>trennlinie</w:t>
          </w:r>
          <w:proofErr w:type="gramEnd"/>
          <w:r>
            <w:t xml:space="preserve"> dass 2 daten gut getrennt werden (nur anhand der geraden datenpunkt den beiden </w:t>
          </w:r>
          <w:proofErr w:type="spellStart"/>
          <w:r>
            <w:t>klassen</w:t>
          </w:r>
          <w:proofErr w:type="spellEnd"/>
          <w:r>
            <w:t xml:space="preserve"> zuordnen(</w:t>
          </w:r>
          <w:proofErr w:type="spellStart"/>
          <w:r>
            <w:t>vorzeichen</w:t>
          </w:r>
          <w:proofErr w:type="spellEnd"/>
          <w:r>
            <w:t>)</w:t>
          </w:r>
        </w:p>
        <w:p w14:paraId="0672EB6C" w14:textId="77777777" w:rsidR="00BB1E45" w:rsidRDefault="00BB1E45" w:rsidP="00BB1E45">
          <w:r>
            <w:t xml:space="preserve">-wenn zu lange trainiert trenngerade </w:t>
          </w:r>
          <w:proofErr w:type="spellStart"/>
          <w:proofErr w:type="gramStart"/>
          <w:r>
            <w:t>overfitted</w:t>
          </w:r>
          <w:proofErr w:type="spellEnd"/>
          <w:r>
            <w:t>(</w:t>
          </w:r>
          <w:proofErr w:type="gramEnd"/>
          <w:r>
            <w:t xml:space="preserve">nicht mehr perfekt generalisiert) </w:t>
          </w:r>
          <w:r>
            <w:sym w:font="Wingdings" w:char="F0E8"/>
          </w:r>
          <w:r>
            <w:t xml:space="preserve"> mit </w:t>
          </w:r>
          <w:proofErr w:type="spellStart"/>
          <w:r>
            <w:t>outlayern</w:t>
          </w:r>
          <w:proofErr w:type="spellEnd"/>
          <w:r>
            <w:t xml:space="preserve"> </w:t>
          </w:r>
        </w:p>
        <w:p w14:paraId="01BE30DB" w14:textId="77777777" w:rsidR="00BB1E45" w:rsidRPr="008151CD" w:rsidRDefault="00BB1E45" w:rsidP="00BB1E45">
          <w:r>
            <w:t xml:space="preserve">Aber meist nicht linear </w:t>
          </w:r>
          <w:r>
            <w:sym w:font="Wingdings" w:char="F0E8"/>
          </w:r>
          <w:r>
            <w:t xml:space="preserve"> </w:t>
          </w:r>
          <w:proofErr w:type="spellStart"/>
          <w:r>
            <w:t>kernel</w:t>
          </w:r>
          <w:proofErr w:type="spellEnd"/>
          <w:r>
            <w:t xml:space="preserve"> </w:t>
          </w:r>
          <w:proofErr w:type="spellStart"/>
          <w:r>
            <w:t>trick</w:t>
          </w:r>
          <w:proofErr w:type="spellEnd"/>
          <w:r>
            <w:t xml:space="preserve"> = in 3 d übertragen dann da die </w:t>
          </w:r>
          <w:proofErr w:type="spellStart"/>
          <w:r>
            <w:t>funbktion</w:t>
          </w:r>
          <w:proofErr w:type="spellEnd"/>
          <w:r>
            <w:t xml:space="preserve"> finden </w:t>
          </w:r>
        </w:p>
        <w:p w14:paraId="7864F1E2" w14:textId="77777777" w:rsidR="00BB1E45" w:rsidRDefault="00BB1E45" w:rsidP="00BB1E45">
          <w:proofErr w:type="gramStart"/>
          <w:r>
            <w:t>Gucken</w:t>
          </w:r>
          <w:proofErr w:type="gramEnd"/>
          <w:r>
            <w:t xml:space="preserve"> inwiefern ich </w:t>
          </w:r>
          <w:proofErr w:type="spellStart"/>
          <w:r>
            <w:t>kernel</w:t>
          </w:r>
          <w:proofErr w:type="spellEnd"/>
          <w:r>
            <w:t xml:space="preserve"> </w:t>
          </w:r>
          <w:proofErr w:type="spellStart"/>
          <w:r>
            <w:t>erkären</w:t>
          </w:r>
          <w:proofErr w:type="spellEnd"/>
          <w:r>
            <w:t xml:space="preserve"> muss also inwiefern die </w:t>
          </w:r>
          <w:proofErr w:type="spellStart"/>
          <w:r>
            <w:t>apg</w:t>
          </w:r>
          <w:proofErr w:type="spellEnd"/>
          <w:r>
            <w:t xml:space="preserve"> und </w:t>
          </w:r>
        </w:p>
        <w:p w14:paraId="574C06AC" w14:textId="35115E12" w:rsidR="0070670D" w:rsidRDefault="00041D6B" w:rsidP="00041D6B">
          <w:pPr>
            <w:pStyle w:val="berschrift4"/>
          </w:pPr>
          <w:r w:rsidRPr="00041D6B">
            <w:t>Neuronale</w:t>
          </w:r>
          <w:r>
            <w:t xml:space="preserve"> Netze</w:t>
          </w:r>
          <w:r w:rsidRPr="00200466">
            <w:t xml:space="preserve"> </w:t>
          </w:r>
        </w:p>
        <w:p w14:paraId="765298F9" w14:textId="7E823B9B" w:rsidR="0070670D" w:rsidRDefault="0070670D" w:rsidP="0070670D">
          <w:r>
            <w:t xml:space="preserve">Erst allgemein </w:t>
          </w:r>
          <w:r w:rsidR="00746821">
            <w:sym w:font="Wingdings" w:char="F0E8"/>
          </w:r>
          <w:r w:rsidR="00746821">
            <w:t xml:space="preserve"> biologisches </w:t>
          </w:r>
          <w:proofErr w:type="spellStart"/>
          <w:r w:rsidR="00746821">
            <w:t>vorbild</w:t>
          </w:r>
          <w:proofErr w:type="spellEnd"/>
          <w:r w:rsidR="00746821">
            <w:t>…</w:t>
          </w:r>
        </w:p>
        <w:p w14:paraId="6535B2F3" w14:textId="4BCE11AA" w:rsidR="000C1E91" w:rsidRPr="0070670D" w:rsidRDefault="000C1E91" w:rsidP="0070670D">
          <w:r>
            <w:t>Dann dl</w:t>
          </w:r>
        </w:p>
        <w:p w14:paraId="32319D77" w14:textId="660C5ABE" w:rsidR="00200466" w:rsidRPr="00200466" w:rsidRDefault="00200466" w:rsidP="0070670D">
          <w:r w:rsidRPr="00200466">
            <w:t>https://data-science-blog.com/blog/2017/12/20/maschinelles-lernen-klassifikation-vs-regression/</w:t>
          </w:r>
        </w:p>
        <w:p w14:paraId="5313F777" w14:textId="4D61EC9D" w:rsidR="002E13D4" w:rsidRPr="002E13D4" w:rsidRDefault="002E13D4" w:rsidP="002E13D4">
          <w:r w:rsidRPr="002E13D4">
            <w:t>https://developers.google.com/machine-learning/crash-course/introduction-to-neural-networks/anatomy</w:t>
          </w:r>
        </w:p>
        <w:p w14:paraId="1B776019" w14:textId="03C285BB" w:rsidR="00DA4FBA" w:rsidRPr="00DA4FBA" w:rsidRDefault="00DA4FBA" w:rsidP="00DA4FBA">
          <w:r>
            <w:t xml:space="preserve">Phillip </w:t>
          </w:r>
          <w:proofErr w:type="spellStart"/>
          <w:r>
            <w:t>folien</w:t>
          </w:r>
          <w:proofErr w:type="spellEnd"/>
          <w:r>
            <w:t xml:space="preserve">  </w:t>
          </w:r>
          <w:hyperlink r:id="rId28" w:history="1">
            <w:r w:rsidRPr="00DA4FBA">
              <w:rPr>
                <w:rStyle w:val="Hyperlink"/>
              </w:rPr>
              <w:t>..\</w:t>
            </w:r>
            <w:proofErr w:type="spellStart"/>
            <w:r w:rsidRPr="00DA4FBA">
              <w:rPr>
                <w:rStyle w:val="Hyperlink"/>
              </w:rPr>
              <w:t>deep_learning</w:t>
            </w:r>
            <w:proofErr w:type="spellEnd"/>
            <w:r w:rsidRPr="00DA4FBA">
              <w:rPr>
                <w:rStyle w:val="Hyperlink"/>
              </w:rPr>
              <w:t xml:space="preserve">\DNN 05 </w:t>
            </w:r>
            <w:proofErr w:type="spellStart"/>
            <w:r w:rsidRPr="00DA4FBA">
              <w:rPr>
                <w:rStyle w:val="Hyperlink"/>
              </w:rPr>
              <w:t>Machine</w:t>
            </w:r>
            <w:proofErr w:type="spellEnd"/>
            <w:r w:rsidRPr="00DA4FBA">
              <w:rPr>
                <w:rStyle w:val="Hyperlink"/>
              </w:rPr>
              <w:t xml:space="preserve"> Learning Basics.pdf</w:t>
            </w:r>
          </w:hyperlink>
        </w:p>
        <w:p w14:paraId="6D180E7E" w14:textId="70145CC8" w:rsidR="00812E2A" w:rsidRDefault="001B0604" w:rsidP="00812E2A">
          <w:r>
            <w:t>„Grundlage</w:t>
          </w:r>
          <w:r w:rsidR="00812E2A">
            <w:t xml:space="preserve"> </w:t>
          </w:r>
          <w:r>
            <w:t>neuronale</w:t>
          </w:r>
          <w:r w:rsidR="00812E2A">
            <w:t xml:space="preserve"> </w:t>
          </w:r>
          <w:proofErr w:type="spellStart"/>
          <w:r w:rsidR="00812E2A">
            <w:t>netze</w:t>
          </w:r>
          <w:proofErr w:type="spellEnd"/>
          <w:r w:rsidR="00812E2A">
            <w:t xml:space="preserve"> </w:t>
          </w:r>
          <w:r>
            <w:t>„</w:t>
          </w:r>
        </w:p>
        <w:p w14:paraId="58385B6B" w14:textId="749D57F7" w:rsidR="00DA4FBA" w:rsidRPr="00812E2A" w:rsidRDefault="00DA4FBA" w:rsidP="00812E2A">
          <w:r w:rsidRPr="00DA4FBA">
            <w:t>https://machinelearningmastery.com/what-is-deep-learning/</w:t>
          </w:r>
        </w:p>
        <w:p w14:paraId="115C39EC" w14:textId="219A7779" w:rsidR="00294C47" w:rsidRDefault="00A9424F" w:rsidP="00294C47">
          <w:r>
            <w:t xml:space="preserve">Tief = viele </w:t>
          </w:r>
          <w:proofErr w:type="spellStart"/>
          <w:r>
            <w:t>h</w:t>
          </w:r>
          <w:r w:rsidR="00294C47">
            <w:t>iden</w:t>
          </w:r>
          <w:proofErr w:type="spellEnd"/>
          <w:r w:rsidR="00294C47">
            <w:t xml:space="preserve"> </w:t>
          </w:r>
          <w:proofErr w:type="spellStart"/>
          <w:r w:rsidR="00294C47">
            <w:t>units</w:t>
          </w:r>
          <w:proofErr w:type="spellEnd"/>
          <w:r w:rsidR="00083260">
            <w:t xml:space="preserve"> (tausende von </w:t>
          </w:r>
          <w:proofErr w:type="spellStart"/>
          <w:r w:rsidR="00083260">
            <w:t>neuronen</w:t>
          </w:r>
          <w:proofErr w:type="spellEnd"/>
          <w:r w:rsidR="00083260">
            <w:t>)</w:t>
          </w:r>
        </w:p>
        <w:p w14:paraId="3DE633E0" w14:textId="029010A6" w:rsidR="002433B8" w:rsidRPr="00294C47" w:rsidRDefault="002433B8" w:rsidP="00294C47">
          <w:r>
            <w:lastRenderedPageBreak/>
            <w:t>Input</w:t>
          </w:r>
          <w:proofErr w:type="gramStart"/>
          <w:r>
            <w:t xml:space="preserve"> ….</w:t>
          </w:r>
          <w:proofErr w:type="spellStart"/>
          <w:proofErr w:type="gramEnd"/>
          <w:r>
            <w:t>hidden</w:t>
          </w:r>
          <w:proofErr w:type="spellEnd"/>
          <w:r>
            <w:t>(ganz viele)…..</w:t>
          </w:r>
          <w:proofErr w:type="spellStart"/>
          <w:r>
            <w:t>output</w:t>
          </w:r>
          <w:proofErr w:type="spellEnd"/>
          <w:r>
            <w:t xml:space="preserve"> </w:t>
          </w:r>
          <w:proofErr w:type="spellStart"/>
          <w:r>
            <w:t>schicht</w:t>
          </w:r>
          <w:proofErr w:type="spellEnd"/>
        </w:p>
        <w:p w14:paraId="41C944A8" w14:textId="3684E216" w:rsidR="00002AE1" w:rsidRDefault="00002AE1" w:rsidP="00002AE1">
          <w:r>
            <w:sym w:font="Wingdings" w:char="F0E8"/>
          </w:r>
          <w:r>
            <w:t xml:space="preserve">neuronale </w:t>
          </w:r>
          <w:proofErr w:type="spellStart"/>
          <w:r>
            <w:t>netze</w:t>
          </w:r>
          <w:proofErr w:type="spellEnd"/>
          <w:r>
            <w:t xml:space="preserve"> mit </w:t>
          </w:r>
          <w:proofErr w:type="spellStart"/>
          <w:r>
            <w:t>abbildung</w:t>
          </w:r>
          <w:proofErr w:type="spellEnd"/>
          <w:r>
            <w:t xml:space="preserve"> </w:t>
          </w:r>
          <w:proofErr w:type="spellStart"/>
          <w:r>
            <w:t>maybe</w:t>
          </w:r>
          <w:proofErr w:type="spellEnd"/>
          <w:r>
            <w:t xml:space="preserve"> aus </w:t>
          </w:r>
          <w:proofErr w:type="spellStart"/>
          <w:r>
            <w:t>frauenhofer</w:t>
          </w:r>
          <w:proofErr w:type="spellEnd"/>
          <w:r>
            <w:t xml:space="preserve"> </w:t>
          </w:r>
        </w:p>
        <w:p w14:paraId="22E231BF" w14:textId="49B0F640" w:rsidR="00513F9C" w:rsidRDefault="00513F9C" w:rsidP="00002AE1">
          <w:proofErr w:type="spellStart"/>
          <w:r>
            <w:t>Selnbständiges</w:t>
          </w:r>
          <w:proofErr w:type="spellEnd"/>
          <w:r>
            <w:t xml:space="preserve"> lernen und vorhersagen </w:t>
          </w:r>
        </w:p>
        <w:p w14:paraId="24E3DE3A" w14:textId="58D29B2E" w:rsidR="008018CE" w:rsidRDefault="008018CE" w:rsidP="00002AE1">
          <w:pPr>
            <w:rPr>
              <w:rFonts w:ascii="nimbus-sans" w:hAnsi="nimbus-sans"/>
              <w:color w:val="646464"/>
              <w:sz w:val="30"/>
              <w:szCs w:val="30"/>
              <w:shd w:val="clear" w:color="auto" w:fill="FFFFFF"/>
            </w:rPr>
          </w:pPr>
          <w:r>
            <w:rPr>
              <w:rFonts w:ascii="nimbus-sans" w:hAnsi="nimbus-sans"/>
              <w:color w:val="646464"/>
              <w:sz w:val="30"/>
              <w:szCs w:val="30"/>
              <w:shd w:val="clear" w:color="auto" w:fill="FFFFFF"/>
            </w:rPr>
            <w:t xml:space="preserve">„Unter Deep Learning versteht man heute neuronalen Netze, die über mehr als einen Hidden Layer verfügen.“ </w:t>
          </w:r>
        </w:p>
        <w:p w14:paraId="22980C0E" w14:textId="0F745B82" w:rsidR="008018CE" w:rsidRPr="00002AE1" w:rsidRDefault="008018CE" w:rsidP="00002AE1">
          <w:r w:rsidRPr="008018CE">
            <w:t>https://www.statworx.com/de/blog/deep-learning-teil-1-einfuehrung/</w:t>
          </w:r>
        </w:p>
        <w:p w14:paraId="2A52F197" w14:textId="77777777" w:rsidR="002B5FD6" w:rsidRDefault="002B5FD6" w:rsidP="002B5FD6">
          <w:pPr>
            <w:rPr>
              <w:shd w:val="clear" w:color="auto" w:fill="FFFFFF"/>
            </w:rPr>
          </w:pPr>
        </w:p>
        <w:p w14:paraId="1DBEB037" w14:textId="592220A6" w:rsidR="002A09C7" w:rsidRDefault="002A09C7" w:rsidP="00A67C4A">
          <w:pPr>
            <w:rPr>
              <w:shd w:val="clear" w:color="auto" w:fill="FFFFFF"/>
            </w:rPr>
          </w:pPr>
        </w:p>
        <w:p w14:paraId="0D4B6E14" w14:textId="77777777" w:rsidR="002A09C7" w:rsidRDefault="002A09C7" w:rsidP="00A67C4A">
          <w:pPr>
            <w:rPr>
              <w:shd w:val="clear" w:color="auto" w:fill="FFFFFF"/>
            </w:rPr>
          </w:pPr>
        </w:p>
        <w:p w14:paraId="5E677B83" w14:textId="7E36384F" w:rsidR="002A09C7" w:rsidRDefault="002A09C7">
          <w:pPr>
            <w:spacing w:after="160" w:line="259" w:lineRule="auto"/>
            <w:jc w:val="left"/>
            <w:rPr>
              <w:shd w:val="clear" w:color="auto" w:fill="FFFFFF"/>
            </w:rPr>
          </w:pPr>
          <w:r>
            <w:rPr>
              <w:shd w:val="clear" w:color="auto" w:fill="FFFFFF"/>
            </w:rPr>
            <w:br w:type="page"/>
          </w:r>
        </w:p>
        <w:p w14:paraId="1DFDFE03" w14:textId="5FD4B66D" w:rsidR="002F1797" w:rsidRDefault="002F1797" w:rsidP="002F1797">
          <w:pPr>
            <w:pStyle w:val="berschrift2"/>
          </w:pPr>
          <w:bookmarkStart w:id="31" w:name="_Toc65365137"/>
          <w:r w:rsidRPr="001444DB">
            <w:rPr>
              <w:strike/>
            </w:rPr>
            <w:lastRenderedPageBreak/>
            <w:t>KI in der Pharmazeutischen Bioinformatik</w:t>
          </w:r>
          <w:r w:rsidR="001444DB" w:rsidRPr="001444DB">
            <w:t xml:space="preserve"> bessere </w:t>
          </w:r>
          <w:proofErr w:type="spellStart"/>
          <w:r w:rsidR="001444DB" w:rsidRPr="001444DB">
            <w:t>überschrift</w:t>
          </w:r>
          <w:proofErr w:type="spellEnd"/>
          <w:r w:rsidR="001444DB" w:rsidRPr="001444DB">
            <w:t xml:space="preserve"> </w:t>
          </w:r>
          <w:proofErr w:type="spellStart"/>
          <w:r w:rsidR="007459E5">
            <w:t>vlt</w:t>
          </w:r>
          <w:proofErr w:type="spellEnd"/>
          <w:r w:rsidR="007459E5">
            <w:t xml:space="preserve"> </w:t>
          </w:r>
          <w:proofErr w:type="spellStart"/>
          <w:r w:rsidR="007459E5">
            <w:t>datamining</w:t>
          </w:r>
          <w:bookmarkEnd w:id="31"/>
          <w:proofErr w:type="spellEnd"/>
        </w:p>
        <w:p w14:paraId="7E67518E" w14:textId="541F1D81" w:rsidR="002655DD" w:rsidRPr="002655DD" w:rsidRDefault="002655DD" w:rsidP="002655DD">
          <w:r>
            <w:t xml:space="preserve">Im </w:t>
          </w:r>
          <w:proofErr w:type="spellStart"/>
          <w:r>
            <w:t>datamining</w:t>
          </w:r>
          <w:proofErr w:type="spellEnd"/>
          <w:r>
            <w:t xml:space="preserve"> kommen Algorithmen des ML zu Einsatz</w:t>
          </w:r>
        </w:p>
        <w:p w14:paraId="0947F6F6" w14:textId="111E4793" w:rsidR="009666BE" w:rsidRPr="009666BE" w:rsidRDefault="009666BE" w:rsidP="009666BE">
          <w:r>
            <w:t xml:space="preserve">Drug </w:t>
          </w:r>
          <w:proofErr w:type="spellStart"/>
          <w:r>
            <w:t>screening</w:t>
          </w:r>
          <w:proofErr w:type="spellEnd"/>
          <w:r>
            <w:t xml:space="preserve"> </w:t>
          </w:r>
          <w:proofErr w:type="spellStart"/>
          <w:r>
            <w:t>erkären</w:t>
          </w:r>
          <w:proofErr w:type="spellEnd"/>
          <w:r>
            <w:t xml:space="preserve"> </w:t>
          </w:r>
          <w:r>
            <w:sym w:font="Wingdings" w:char="F0E8"/>
          </w:r>
          <w:r>
            <w:t xml:space="preserve"> mit </w:t>
          </w:r>
          <w:proofErr w:type="spellStart"/>
          <w:r>
            <w:t>abb</w:t>
          </w:r>
          <w:proofErr w:type="spellEnd"/>
          <w:r>
            <w:t xml:space="preserve"> </w:t>
          </w:r>
          <w:r>
            <w:sym w:font="Wingdings" w:char="F0E8"/>
          </w:r>
          <w:r>
            <w:t xml:space="preserve"> </w:t>
          </w:r>
          <w:proofErr w:type="spellStart"/>
          <w:r>
            <w:t>basis</w:t>
          </w:r>
          <w:proofErr w:type="spellEnd"/>
          <w:r>
            <w:t xml:space="preserve"> dafür sind daten </w:t>
          </w:r>
        </w:p>
        <w:p w14:paraId="1F589BD1" w14:textId="3C15B61E" w:rsidR="004F1009" w:rsidRDefault="001444DB" w:rsidP="004F1009">
          <w:r>
            <w:t xml:space="preserve">Auf </w:t>
          </w:r>
          <w:proofErr w:type="spellStart"/>
          <w:r>
            <w:t>data</w:t>
          </w:r>
          <w:proofErr w:type="spellEnd"/>
          <w:r>
            <w:t xml:space="preserve"> </w:t>
          </w:r>
          <w:proofErr w:type="spellStart"/>
          <w:r>
            <w:t>science</w:t>
          </w:r>
          <w:proofErr w:type="spellEnd"/>
          <w:r>
            <w:t xml:space="preserve"> und </w:t>
          </w:r>
          <w:proofErr w:type="spellStart"/>
          <w:r>
            <w:t>big</w:t>
          </w:r>
          <w:proofErr w:type="spellEnd"/>
          <w:r>
            <w:t xml:space="preserve"> </w:t>
          </w:r>
          <w:proofErr w:type="spellStart"/>
          <w:r>
            <w:t>data</w:t>
          </w:r>
          <w:proofErr w:type="spellEnd"/>
          <w:r>
            <w:t xml:space="preserve"> zu </w:t>
          </w:r>
          <w:proofErr w:type="spellStart"/>
          <w:r>
            <w:t>sprewchen</w:t>
          </w:r>
          <w:proofErr w:type="spellEnd"/>
          <w:r>
            <w:t xml:space="preserve"> kommen </w:t>
          </w:r>
        </w:p>
        <w:p w14:paraId="27F87C49" w14:textId="7DC6B137" w:rsidR="001444DB" w:rsidRPr="004F1009" w:rsidRDefault="001444DB" w:rsidP="004F1009">
          <w:r>
            <w:t xml:space="preserve">„sinngemäß schon sehr viele daten </w:t>
          </w:r>
          <w:proofErr w:type="gramStart"/>
          <w:r>
            <w:t>erarbeitet</w:t>
          </w:r>
          <w:proofErr w:type="gramEnd"/>
          <w:r>
            <w:t xml:space="preserve"> aber nicht kompakt“ </w:t>
          </w:r>
        </w:p>
        <w:p w14:paraId="340670FD" w14:textId="77777777" w:rsidR="002F1797" w:rsidRPr="0059756F" w:rsidRDefault="002F1797" w:rsidP="002F1797">
          <w:r w:rsidRPr="0059756F">
            <w:t>https://www.sanofi.de/de/sanofi-in-deutschland/news-storys/sanofi-gesundheitstrend-forschung-entwicklung-arzneimittel</w:t>
          </w:r>
        </w:p>
        <w:p w14:paraId="762960B7" w14:textId="77777777" w:rsidR="002F1797" w:rsidRDefault="00760282" w:rsidP="002F1797">
          <w:hyperlink r:id="rId29" w:history="1">
            <w:r w:rsidR="002F1797" w:rsidRPr="0077664D">
              <w:rPr>
                <w:rStyle w:val="Hyperlink"/>
              </w:rPr>
              <w:t>https://www.merckgroup.com/en/research/science-space/envisioning-tomorrow/precision-medicine/generativeai.html</w:t>
            </w:r>
          </w:hyperlink>
        </w:p>
        <w:p w14:paraId="2C703F46" w14:textId="77777777" w:rsidR="002F1797" w:rsidRPr="00945884" w:rsidRDefault="002F1797" w:rsidP="002F1797">
          <w:r>
            <w:sym w:font="Wingdings" w:char="F0E8"/>
          </w:r>
          <w:r>
            <w:t xml:space="preserve"> große </w:t>
          </w:r>
          <w:proofErr w:type="spellStart"/>
          <w:r>
            <w:t>datanbänke</w:t>
          </w:r>
          <w:proofErr w:type="spellEnd"/>
          <w:r>
            <w:t xml:space="preserve"> gebraucht </w:t>
          </w:r>
          <w:r>
            <w:sym w:font="Wingdings" w:char="F0E8"/>
          </w:r>
          <w:r>
            <w:t xml:space="preserve"> </w:t>
          </w:r>
          <w:proofErr w:type="spellStart"/>
          <w:proofErr w:type="gramStart"/>
          <w:r>
            <w:t>problem</w:t>
          </w:r>
          <w:proofErr w:type="spellEnd"/>
          <w:proofErr w:type="gramEnd"/>
          <w:r>
            <w:t xml:space="preserve"> dass es diese daten zwar gibt aber nicht schön </w:t>
          </w:r>
        </w:p>
        <w:p w14:paraId="69381E65" w14:textId="77777777" w:rsidR="002F1797" w:rsidRPr="00945884" w:rsidRDefault="002F1797" w:rsidP="002F1797">
          <w:r>
            <w:t xml:space="preserve">Immer mehr </w:t>
          </w:r>
          <w:proofErr w:type="spellStart"/>
          <w:r>
            <w:t>literatur</w:t>
          </w:r>
          <w:proofErr w:type="spellEnd"/>
          <w:r>
            <w:t xml:space="preserve">... </w:t>
          </w:r>
          <w:r>
            <w:sym w:font="Wingdings" w:char="F0E8"/>
          </w:r>
          <w:r>
            <w:t xml:space="preserve"> </w:t>
          </w:r>
          <w:proofErr w:type="spellStart"/>
          <w:r>
            <w:t>nlp</w:t>
          </w:r>
          <w:proofErr w:type="spellEnd"/>
        </w:p>
        <w:p w14:paraId="28F2EAD9" w14:textId="77777777" w:rsidR="002F1797" w:rsidRDefault="002F1797" w:rsidP="002F1797">
          <w:proofErr w:type="spellStart"/>
          <w:r>
            <w:t>pharma</w:t>
          </w:r>
          <w:proofErr w:type="spellEnd"/>
          <w:r>
            <w:t xml:space="preserve"> kommen das diese auch (für </w:t>
          </w:r>
          <w:proofErr w:type="spellStart"/>
          <w:r>
            <w:t>wirkstoiff</w:t>
          </w:r>
          <w:proofErr w:type="spellEnd"/>
          <w:r>
            <w:t xml:space="preserve"> finden </w:t>
          </w:r>
          <w:proofErr w:type="spellStart"/>
          <w:r>
            <w:t>zb</w:t>
          </w:r>
          <w:proofErr w:type="spellEnd"/>
          <w:r>
            <w:t xml:space="preserve"> wichtig ist.)</w:t>
          </w:r>
        </w:p>
        <w:p w14:paraId="0A285EBA" w14:textId="77777777" w:rsidR="002F1797" w:rsidRDefault="002F1797" w:rsidP="002F1797">
          <w:r>
            <w:t xml:space="preserve">einmal direkt </w:t>
          </w:r>
          <w:proofErr w:type="spellStart"/>
          <w:r>
            <w:t>stoff</w:t>
          </w:r>
          <w:proofErr w:type="spellEnd"/>
          <w:r>
            <w:t xml:space="preserve"> finden</w:t>
          </w:r>
        </w:p>
        <w:p w14:paraId="49C6BB85" w14:textId="77777777" w:rsidR="002F1797" w:rsidRDefault="002F1797" w:rsidP="002F1797">
          <w:r w:rsidRPr="00AB383A">
            <w:t xml:space="preserve">Dass schon viel geforscht wurde (zig </w:t>
          </w:r>
          <w:proofErr w:type="spellStart"/>
          <w:r w:rsidRPr="00AB383A">
            <w:t>millionen</w:t>
          </w:r>
          <w:proofErr w:type="spellEnd"/>
          <w:r w:rsidRPr="00AB383A">
            <w:t xml:space="preserve"> </w:t>
          </w:r>
          <w:proofErr w:type="spellStart"/>
          <w:r w:rsidRPr="00AB383A">
            <w:t>paper</w:t>
          </w:r>
          <w:proofErr w:type="spellEnd"/>
          <w:r>
            <w:t xml:space="preserve"> </w:t>
          </w:r>
          <w:r>
            <w:rPr>
              <w:rFonts w:ascii="Wingdings" w:eastAsia="Wingdings" w:hAnsi="Wingdings" w:cs="Wingdings"/>
            </w:rPr>
            <w:t></w:t>
          </w:r>
          <w:r>
            <w:t xml:space="preserve"> </w:t>
          </w:r>
          <w:proofErr w:type="spellStart"/>
          <w:r>
            <w:t>unmengen</w:t>
          </w:r>
          <w:proofErr w:type="spellEnd"/>
          <w:r>
            <w:t xml:space="preserve"> von </w:t>
          </w:r>
          <w:proofErr w:type="spellStart"/>
          <w:r>
            <w:t>informatoinen</w:t>
          </w:r>
          <w:proofErr w:type="spellEnd"/>
          <w:r>
            <w:t xml:space="preserve"> und </w:t>
          </w:r>
          <w:proofErr w:type="spellStart"/>
          <w:r>
            <w:t>arbeit</w:t>
          </w:r>
          <w:proofErr w:type="spellEnd"/>
          <w:r>
            <w:t xml:space="preserve">) aber unmöglich diese alle durchzulesen </w:t>
          </w:r>
          <w:r>
            <w:rPr>
              <w:rFonts w:ascii="Wingdings" w:eastAsia="Wingdings" w:hAnsi="Wingdings" w:cs="Wingdings"/>
            </w:rPr>
            <w:t></w:t>
          </w:r>
          <w:r>
            <w:t xml:space="preserve"> </w:t>
          </w:r>
          <w:proofErr w:type="spellStart"/>
          <w:r>
            <w:t>textmining</w:t>
          </w:r>
          <w:proofErr w:type="spellEnd"/>
          <w:r>
            <w:t xml:space="preserve"> </w:t>
          </w:r>
        </w:p>
        <w:p w14:paraId="6814AEC3" w14:textId="5493461F" w:rsidR="002F1797" w:rsidRDefault="002F1797" w:rsidP="002F1797">
          <w:r>
            <w:sym w:font="Wingdings" w:char="F0E8"/>
          </w:r>
          <w:r>
            <w:t xml:space="preserve"> </w:t>
          </w:r>
          <w:proofErr w:type="spellStart"/>
          <w:r>
            <w:t>probelom</w:t>
          </w:r>
          <w:proofErr w:type="spellEnd"/>
          <w:r>
            <w:t xml:space="preserve"> in </w:t>
          </w:r>
          <w:proofErr w:type="spellStart"/>
          <w:r>
            <w:t>zukunft</w:t>
          </w:r>
          <w:proofErr w:type="spellEnd"/>
          <w:r>
            <w:t xml:space="preserve"> eher gute </w:t>
          </w:r>
          <w:proofErr w:type="spellStart"/>
          <w:r>
            <w:t>datensätze</w:t>
          </w:r>
          <w:proofErr w:type="spellEnd"/>
          <w:r>
            <w:t xml:space="preserve"> zu </w:t>
          </w:r>
          <w:proofErr w:type="gramStart"/>
          <w:r>
            <w:t>haben</w:t>
          </w:r>
          <w:proofErr w:type="gramEnd"/>
          <w:r>
            <w:t xml:space="preserve"> um damit zu arbeiten</w:t>
          </w:r>
        </w:p>
        <w:p w14:paraId="011B374C" w14:textId="424C974C" w:rsidR="002F1797" w:rsidRDefault="00EE38A1">
          <w:pPr>
            <w:spacing w:after="160" w:line="259" w:lineRule="auto"/>
            <w:jc w:val="left"/>
            <w:rPr>
              <w:shd w:val="clear" w:color="auto" w:fill="FFFFFF"/>
            </w:rPr>
          </w:pPr>
          <w:r>
            <w:rPr>
              <w:shd w:val="clear" w:color="auto" w:fill="FFFFFF"/>
            </w:rPr>
            <w:t xml:space="preserve">Auf den </w:t>
          </w:r>
          <w:proofErr w:type="spellStart"/>
          <w:r>
            <w:rPr>
              <w:shd w:val="clear" w:color="auto" w:fill="FFFFFF"/>
            </w:rPr>
            <w:t>begriff</w:t>
          </w:r>
          <w:proofErr w:type="spellEnd"/>
          <w:r>
            <w:rPr>
              <w:shd w:val="clear" w:color="auto" w:fill="FFFFFF"/>
            </w:rPr>
            <w:t xml:space="preserve"> </w:t>
          </w:r>
          <w:proofErr w:type="spellStart"/>
          <w:r>
            <w:rPr>
              <w:shd w:val="clear" w:color="auto" w:fill="FFFFFF"/>
            </w:rPr>
            <w:t>cpi</w:t>
          </w:r>
          <w:proofErr w:type="spellEnd"/>
          <w:r>
            <w:rPr>
              <w:shd w:val="clear" w:color="auto" w:fill="FFFFFF"/>
            </w:rPr>
            <w:t xml:space="preserve"> ppi </w:t>
          </w:r>
          <w:proofErr w:type="spellStart"/>
          <w:r>
            <w:rPr>
              <w:shd w:val="clear" w:color="auto" w:fill="FFFFFF"/>
            </w:rPr>
            <w:t>textmining</w:t>
          </w:r>
          <w:proofErr w:type="spellEnd"/>
          <w:r>
            <w:rPr>
              <w:shd w:val="clear" w:color="auto" w:fill="FFFFFF"/>
            </w:rPr>
            <w:t xml:space="preserve"> kommen als </w:t>
          </w:r>
          <w:proofErr w:type="spellStart"/>
          <w:r>
            <w:rPr>
              <w:shd w:val="clear" w:color="auto" w:fill="FFFFFF"/>
            </w:rPr>
            <w:t>anwendung</w:t>
          </w:r>
          <w:proofErr w:type="spellEnd"/>
          <w:r>
            <w:rPr>
              <w:shd w:val="clear" w:color="auto" w:fill="FFFFFF"/>
            </w:rPr>
            <w:t xml:space="preserve"> für </w:t>
          </w:r>
        </w:p>
        <w:p w14:paraId="0F5504D2" w14:textId="77777777" w:rsidR="00187F5F" w:rsidRDefault="00187F5F">
          <w:pPr>
            <w:spacing w:after="160" w:line="259" w:lineRule="auto"/>
            <w:jc w:val="left"/>
            <w:rPr>
              <w:shd w:val="clear" w:color="auto" w:fill="FFFFFF"/>
            </w:rPr>
          </w:pPr>
        </w:p>
        <w:p w14:paraId="1B39A773" w14:textId="15B82AFE" w:rsidR="00BF0994" w:rsidRDefault="00BF0994" w:rsidP="00A67C4A">
          <w:pPr>
            <w:pStyle w:val="berschrift2"/>
          </w:pPr>
          <w:bookmarkStart w:id="32" w:name="_Toc65365138"/>
          <w:r>
            <w:t xml:space="preserve">Überblick über </w:t>
          </w:r>
          <w:r w:rsidR="00E407A6">
            <w:t xml:space="preserve">State </w:t>
          </w:r>
          <w:proofErr w:type="spellStart"/>
          <w:r w:rsidR="00E407A6">
            <w:t>of</w:t>
          </w:r>
          <w:proofErr w:type="spellEnd"/>
          <w:r w:rsidR="00E407A6">
            <w:t xml:space="preserve"> </w:t>
          </w:r>
          <w:proofErr w:type="spellStart"/>
          <w:r w:rsidR="00E407A6">
            <w:t>the</w:t>
          </w:r>
          <w:proofErr w:type="spellEnd"/>
          <w:r w:rsidR="00E407A6">
            <w:t xml:space="preserve"> Art</w:t>
          </w:r>
          <w:r w:rsidR="00F720B6">
            <w:t xml:space="preserve"> von “ </w:t>
          </w:r>
          <w:proofErr w:type="spellStart"/>
          <w:r w:rsidR="00F720B6">
            <w:t>cpi</w:t>
          </w:r>
          <w:proofErr w:type="spellEnd"/>
          <w:r w:rsidR="00F720B6">
            <w:t xml:space="preserve"> ppi </w:t>
          </w:r>
          <w:proofErr w:type="spellStart"/>
          <w:r w:rsidR="00F720B6">
            <w:t>textmining</w:t>
          </w:r>
          <w:proofErr w:type="spellEnd"/>
          <w:r w:rsidR="00F720B6">
            <w:t>“</w:t>
          </w:r>
          <w:bookmarkEnd w:id="32"/>
          <w:r w:rsidR="00F720B6">
            <w:t xml:space="preserve"> </w:t>
          </w:r>
        </w:p>
        <w:p w14:paraId="3C9D7A9C" w14:textId="47FC191F" w:rsidR="00187F5F" w:rsidRDefault="00107D4C" w:rsidP="00E407A6">
          <w:pPr>
            <w:rPr>
              <w:shd w:val="clear" w:color="auto" w:fill="FFFFFF"/>
            </w:rPr>
          </w:pPr>
          <w:r>
            <w:rPr>
              <w:shd w:val="clear" w:color="auto" w:fill="FFFFFF"/>
            </w:rPr>
            <w:t>Zeitstrahl</w:t>
          </w:r>
          <w:r w:rsidR="002F1797">
            <w:rPr>
              <w:shd w:val="clear" w:color="auto" w:fill="FFFFFF"/>
            </w:rPr>
            <w:t xml:space="preserve"> inklusive </w:t>
          </w:r>
          <w:proofErr w:type="spellStart"/>
          <w:r w:rsidR="002F1797">
            <w:rPr>
              <w:shd w:val="clear" w:color="auto" w:fill="FFFFFF"/>
            </w:rPr>
            <w:t>freiburg</w:t>
          </w:r>
          <w:proofErr w:type="spellEnd"/>
        </w:p>
        <w:p w14:paraId="50FB0852" w14:textId="6D7A523A" w:rsidR="00DE56B9" w:rsidRDefault="00DE56B9" w:rsidP="00E407A6">
          <w:pPr>
            <w:rPr>
              <w:shd w:val="clear" w:color="auto" w:fill="FFFFFF"/>
            </w:rPr>
          </w:pPr>
          <w:r>
            <w:rPr>
              <w:shd w:val="clear" w:color="auto" w:fill="FFFFFF"/>
            </w:rPr>
            <w:t xml:space="preserve"> - PPI CPI</w:t>
          </w:r>
        </w:p>
        <w:p w14:paraId="08B17FEC" w14:textId="66060DF6" w:rsidR="00187F5F" w:rsidRDefault="00187F5F" w:rsidP="00E407A6">
          <w:pPr>
            <w:rPr>
              <w:shd w:val="clear" w:color="auto" w:fill="FFFFFF"/>
            </w:rPr>
          </w:pPr>
          <w:r>
            <w:rPr>
              <w:shd w:val="clear" w:color="auto" w:fill="FFFFFF"/>
            </w:rPr>
            <w:t xml:space="preserve">Freiburg erklären </w:t>
          </w:r>
        </w:p>
        <w:p w14:paraId="7B28C25F" w14:textId="6CE489DA" w:rsidR="00DE56B9" w:rsidRDefault="00DE56B9" w:rsidP="00E407A6">
          <w:pPr>
            <w:rPr>
              <w:shd w:val="clear" w:color="auto" w:fill="FFFFFF"/>
            </w:rPr>
          </w:pPr>
          <w:r>
            <w:rPr>
              <w:shd w:val="clear" w:color="auto" w:fill="FFFFFF"/>
            </w:rPr>
            <w:t xml:space="preserve">- aber </w:t>
          </w:r>
          <w:proofErr w:type="gramStart"/>
          <w:r>
            <w:rPr>
              <w:shd w:val="clear" w:color="auto" w:fill="FFFFFF"/>
            </w:rPr>
            <w:t>nur  0</w:t>
          </w:r>
          <w:proofErr w:type="gramEnd"/>
          <w:r>
            <w:rPr>
              <w:shd w:val="clear" w:color="auto" w:fill="FFFFFF"/>
            </w:rPr>
            <w:t xml:space="preserve"> 1 ohne weitere </w:t>
          </w:r>
          <w:proofErr w:type="spellStart"/>
          <w:r>
            <w:rPr>
              <w:shd w:val="clear" w:color="auto" w:fill="FFFFFF"/>
            </w:rPr>
            <w:t>klassifizierung</w:t>
          </w:r>
          <w:proofErr w:type="spellEnd"/>
        </w:p>
        <w:p w14:paraId="57B574B8" w14:textId="588AC847" w:rsidR="002355F0" w:rsidRDefault="00843808" w:rsidP="00E407A6">
          <w:pPr>
            <w:rPr>
              <w:shd w:val="clear" w:color="auto" w:fill="FFFFFF"/>
            </w:rPr>
          </w:pPr>
          <w:r>
            <w:rPr>
              <w:shd w:val="clear" w:color="auto" w:fill="FFFFFF"/>
            </w:rPr>
            <w:t xml:space="preserve">Am </w:t>
          </w:r>
          <w:proofErr w:type="spellStart"/>
          <w:r>
            <w:rPr>
              <w:shd w:val="clear" w:color="auto" w:fill="FFFFFF"/>
            </w:rPr>
            <w:t>ende</w:t>
          </w:r>
          <w:proofErr w:type="spellEnd"/>
          <w:r>
            <w:rPr>
              <w:shd w:val="clear" w:color="auto" w:fill="FFFFFF"/>
            </w:rPr>
            <w:t xml:space="preserve"> zu </w:t>
          </w:r>
          <w:proofErr w:type="spellStart"/>
          <w:r>
            <w:rPr>
              <w:shd w:val="clear" w:color="auto" w:fill="FFFFFF"/>
            </w:rPr>
            <w:t>biobert</w:t>
          </w:r>
          <w:proofErr w:type="spellEnd"/>
        </w:p>
        <w:p w14:paraId="5F323CC9" w14:textId="4369B9EF" w:rsidR="00187F5F" w:rsidRDefault="00187F5F" w:rsidP="00E407A6">
          <w:pPr>
            <w:rPr>
              <w:shd w:val="clear" w:color="auto" w:fill="FFFFFF"/>
            </w:rPr>
          </w:pPr>
        </w:p>
        <w:p w14:paraId="4A0ECE48" w14:textId="77777777" w:rsidR="00DB2A7D" w:rsidRDefault="00DB2A7D" w:rsidP="00E407A6">
          <w:pPr>
            <w:rPr>
              <w:shd w:val="clear" w:color="auto" w:fill="FFFFFF"/>
            </w:rPr>
          </w:pPr>
        </w:p>
        <w:p w14:paraId="39AAA176" w14:textId="7D64F990" w:rsidR="00187F5F" w:rsidRDefault="00187F5F" w:rsidP="00187F5F">
          <w:pPr>
            <w:pStyle w:val="berschrift2"/>
          </w:pPr>
          <w:bookmarkStart w:id="33" w:name="_Toc65365139"/>
          <w:r w:rsidRPr="002355F0">
            <w:t>Ziel</w:t>
          </w:r>
          <w:r>
            <w:t>setzung der Arbeit</w:t>
          </w:r>
          <w:bookmarkEnd w:id="33"/>
        </w:p>
        <w:p w14:paraId="25C7132F" w14:textId="77AF26F1" w:rsidR="00FE5188" w:rsidRPr="00FE5188" w:rsidRDefault="00FE5188" w:rsidP="00FE5188">
          <w:r>
            <w:t xml:space="preserve">1) Daten in </w:t>
          </w:r>
          <w:proofErr w:type="spellStart"/>
          <w:r>
            <w:t>bracuhbare</w:t>
          </w:r>
          <w:proofErr w:type="spellEnd"/>
          <w:r>
            <w:t xml:space="preserve"> Form zu überführen</w:t>
          </w:r>
        </w:p>
        <w:p w14:paraId="469C8FF0" w14:textId="7F80AF14" w:rsidR="00187F5F" w:rsidRDefault="00845C7F" w:rsidP="00187F5F">
          <w:r>
            <w:lastRenderedPageBreak/>
            <w:t>2</w:t>
          </w:r>
          <w:r w:rsidR="00187F5F">
            <w:t xml:space="preserve">) vergleichen zu dem </w:t>
          </w:r>
          <w:proofErr w:type="spellStart"/>
          <w:r w:rsidR="00187F5F">
            <w:t>paper</w:t>
          </w:r>
          <w:proofErr w:type="spellEnd"/>
          <w:r w:rsidR="00187F5F">
            <w:t xml:space="preserve"> (</w:t>
          </w:r>
          <w:proofErr w:type="spellStart"/>
          <w:r w:rsidR="00187F5F">
            <w:t>freiburg</w:t>
          </w:r>
          <w:proofErr w:type="spellEnd"/>
          <w:r w:rsidR="00187F5F">
            <w:t xml:space="preserve">) wie gut sich das </w:t>
          </w:r>
          <w:proofErr w:type="spellStart"/>
          <w:r w:rsidR="00187F5F">
            <w:t>problem</w:t>
          </w:r>
          <w:proofErr w:type="spellEnd"/>
          <w:r w:rsidR="00187F5F">
            <w:t xml:space="preserve"> mit DL lösen lässt </w:t>
          </w:r>
          <w:r w:rsidR="00187F5F">
            <w:sym w:font="Wingdings" w:char="F0E8"/>
          </w:r>
          <w:r w:rsidR="00187F5F">
            <w:t xml:space="preserve"> 10cv </w:t>
          </w:r>
          <w:proofErr w:type="spellStart"/>
          <w:r w:rsidR="00187F5F">
            <w:t>val</w:t>
          </w:r>
          <w:proofErr w:type="spellEnd"/>
        </w:p>
        <w:p w14:paraId="7F4AB63C" w14:textId="5190C835" w:rsidR="00187F5F" w:rsidRDefault="00845C7F" w:rsidP="00187F5F">
          <w:r>
            <w:t>3</w:t>
          </w:r>
          <w:r w:rsidR="00187F5F">
            <w:t xml:space="preserve">) </w:t>
          </w:r>
          <w:proofErr w:type="spellStart"/>
          <w:r w:rsidR="00187F5F">
            <w:t>abhängigkeit</w:t>
          </w:r>
          <w:proofErr w:type="spellEnd"/>
          <w:r w:rsidR="00187F5F">
            <w:t xml:space="preserve"> von der </w:t>
          </w:r>
          <w:proofErr w:type="spellStart"/>
          <w:r w:rsidR="00187F5F">
            <w:t>größe</w:t>
          </w:r>
          <w:proofErr w:type="spellEnd"/>
          <w:r w:rsidR="00187F5F">
            <w:t xml:space="preserve"> des </w:t>
          </w:r>
          <w:proofErr w:type="spellStart"/>
          <w:r w:rsidR="00187F5F">
            <w:t>training-datensatzes</w:t>
          </w:r>
          <w:proofErr w:type="spellEnd"/>
          <w:r w:rsidR="00187F5F">
            <w:t xml:space="preserve"> zu bestimmen </w:t>
          </w:r>
        </w:p>
        <w:p w14:paraId="743A6F6A" w14:textId="77777777" w:rsidR="00187F5F" w:rsidRPr="002433B8" w:rsidRDefault="00187F5F" w:rsidP="00187F5F">
          <w:r>
            <w:t xml:space="preserve">Bezug zu </w:t>
          </w:r>
          <w:proofErr w:type="spellStart"/>
          <w:r>
            <w:t>paper</w:t>
          </w:r>
          <w:proofErr w:type="spellEnd"/>
          <w:r>
            <w:t xml:space="preserve"> ganz am </w:t>
          </w:r>
          <w:proofErr w:type="spellStart"/>
          <w:r>
            <w:t>ende</w:t>
          </w:r>
          <w:proofErr w:type="spellEnd"/>
          <w:r>
            <w:t xml:space="preserve"> (</w:t>
          </w:r>
          <w:proofErr w:type="spellStart"/>
          <w:r>
            <w:t>freiburg</w:t>
          </w:r>
          <w:proofErr w:type="spellEnd"/>
          <w:r>
            <w:t>)</w:t>
          </w:r>
        </w:p>
        <w:p w14:paraId="2276EBE0" w14:textId="77777777" w:rsidR="00187F5F" w:rsidRPr="00187F5F" w:rsidRDefault="00187F5F" w:rsidP="00187F5F"/>
        <w:p w14:paraId="4705DF57" w14:textId="77777777" w:rsidR="00187F5F" w:rsidRPr="00187F5F" w:rsidRDefault="00187F5F" w:rsidP="00187F5F"/>
        <w:p w14:paraId="40422ABB" w14:textId="5272C7BB" w:rsidR="002355F0" w:rsidRDefault="002355F0" w:rsidP="002355F0">
          <w:pPr>
            <w:pStyle w:val="berschrift1"/>
          </w:pPr>
          <w:bookmarkStart w:id="34" w:name="_Toc65365140"/>
          <w:r w:rsidRPr="002355F0">
            <w:t xml:space="preserve">Motivation </w:t>
          </w:r>
          <w:r>
            <w:t>der</w:t>
          </w:r>
          <w:r w:rsidRPr="002355F0">
            <w:t xml:space="preserve"> Arbeit</w:t>
          </w:r>
          <w:bookmarkEnd w:id="34"/>
        </w:p>
        <w:p w14:paraId="18653245" w14:textId="0C9E5740" w:rsidR="00786324" w:rsidRDefault="00786324" w:rsidP="00786324">
          <w:r>
            <w:t xml:space="preserve">Allgemeine </w:t>
          </w:r>
          <w:proofErr w:type="spellStart"/>
          <w:r>
            <w:t>entwicklung</w:t>
          </w:r>
          <w:proofErr w:type="spellEnd"/>
          <w:r>
            <w:t xml:space="preserve"> von ML krass…</w:t>
          </w:r>
        </w:p>
        <w:p w14:paraId="3185E427" w14:textId="3E945AB2" w:rsidR="00786324" w:rsidRPr="00786324" w:rsidRDefault="00786324" w:rsidP="00786324">
          <w:r>
            <w:t xml:space="preserve">Wie in </w:t>
          </w:r>
          <w:proofErr w:type="spellStart"/>
          <w:r>
            <w:t>ba</w:t>
          </w:r>
          <w:proofErr w:type="spellEnd"/>
          <w:r>
            <w:t xml:space="preserve"> „</w:t>
          </w:r>
          <w:proofErr w:type="spellStart"/>
          <w:r>
            <w:t>david</w:t>
          </w:r>
          <w:proofErr w:type="spellEnd"/>
          <w:r>
            <w:t xml:space="preserve"> </w:t>
          </w:r>
          <w:r w:rsidR="00560F18">
            <w:t>Baum</w:t>
          </w:r>
          <w:r>
            <w:t>“</w:t>
          </w:r>
        </w:p>
        <w:p w14:paraId="33F2ED26" w14:textId="77777777" w:rsidR="001E6F67" w:rsidRDefault="001E6F67" w:rsidP="002433B8"/>
        <w:p w14:paraId="79E01495" w14:textId="00B3D851" w:rsidR="00E93A12" w:rsidRDefault="00E93A12" w:rsidP="00E93A12">
          <w:pPr>
            <w:pStyle w:val="berschrift1"/>
          </w:pPr>
          <w:bookmarkStart w:id="35" w:name="_Toc65365141"/>
          <w:r>
            <w:t>Material und Methoden</w:t>
          </w:r>
          <w:bookmarkEnd w:id="35"/>
        </w:p>
        <w:p w14:paraId="0E7E5D37" w14:textId="6272B56F" w:rsidR="001C6EF8" w:rsidRDefault="001C6EF8" w:rsidP="001C6EF8">
          <w:pPr>
            <w:pStyle w:val="berschrift2"/>
          </w:pPr>
          <w:bookmarkStart w:id="36" w:name="_Toc65365142"/>
          <w:proofErr w:type="spellStart"/>
          <w:r>
            <w:t>Systemspecs</w:t>
          </w:r>
          <w:bookmarkEnd w:id="36"/>
          <w:proofErr w:type="spellEnd"/>
        </w:p>
        <w:p w14:paraId="65A74122" w14:textId="2B0862D3" w:rsidR="001C6EF8" w:rsidRDefault="001C6EF8" w:rsidP="001C6EF8">
          <w:r>
            <w:t xml:space="preserve">Als </w:t>
          </w:r>
          <w:proofErr w:type="spellStart"/>
          <w:r>
            <w:t>tabelle</w:t>
          </w:r>
          <w:proofErr w:type="spellEnd"/>
        </w:p>
        <w:p w14:paraId="7BC4054D" w14:textId="0762FAE6" w:rsidR="001C6EF8" w:rsidRDefault="001C6EF8" w:rsidP="001C6EF8">
          <w:r>
            <w:t xml:space="preserve">(als </w:t>
          </w:r>
          <w:proofErr w:type="spellStart"/>
          <w:r>
            <w:t>envirement</w:t>
          </w:r>
          <w:proofErr w:type="spellEnd"/>
          <w:r>
            <w:t xml:space="preserve">) </w:t>
          </w:r>
        </w:p>
        <w:p w14:paraId="7B3FEF2A" w14:textId="6592F0CF" w:rsidR="00F94FA8" w:rsidRDefault="00F94FA8" w:rsidP="001C6EF8">
          <w:proofErr w:type="spellStart"/>
          <w:r>
            <w:t>Tensorflow</w:t>
          </w:r>
          <w:proofErr w:type="spellEnd"/>
          <w:r>
            <w:t xml:space="preserve"> </w:t>
          </w:r>
          <w:proofErr w:type="spellStart"/>
          <w:r>
            <w:t>vs</w:t>
          </w:r>
          <w:proofErr w:type="spellEnd"/>
          <w:r>
            <w:t xml:space="preserve"> </w:t>
          </w:r>
          <w:proofErr w:type="spellStart"/>
          <w:r>
            <w:t>pytorch</w:t>
          </w:r>
          <w:proofErr w:type="spellEnd"/>
        </w:p>
        <w:p w14:paraId="512D2FDB" w14:textId="6EC730B8" w:rsidR="00C27F7E" w:rsidRPr="001C6EF8" w:rsidRDefault="00C27F7E" w:rsidP="00C27F7E">
          <w:pPr>
            <w:pStyle w:val="berschrift2"/>
          </w:pPr>
          <w:bookmarkStart w:id="37" w:name="_Toc65365143"/>
          <w:r>
            <w:t>Installation</w:t>
          </w:r>
          <w:bookmarkEnd w:id="37"/>
          <w:r>
            <w:t xml:space="preserve"> </w:t>
          </w:r>
        </w:p>
        <w:p w14:paraId="7DDC2828" w14:textId="550B1DE3" w:rsidR="00E93A12" w:rsidRDefault="00E93A12" w:rsidP="00E93A12">
          <w:pPr>
            <w:pStyle w:val="berschrift2"/>
          </w:pPr>
          <w:bookmarkStart w:id="38" w:name="_Toc65365144"/>
          <w:r>
            <w:t>Datensätze</w:t>
          </w:r>
          <w:bookmarkEnd w:id="38"/>
        </w:p>
        <w:p w14:paraId="26867D0A" w14:textId="154F9221" w:rsidR="001C6EF8" w:rsidRDefault="001C6EF8" w:rsidP="001C6EF8">
          <w:proofErr w:type="gramStart"/>
          <w:r>
            <w:t>Allgemein  mit</w:t>
          </w:r>
          <w:proofErr w:type="gramEnd"/>
          <w:r>
            <w:t xml:space="preserve"> </w:t>
          </w:r>
          <w:proofErr w:type="spellStart"/>
          <w:r>
            <w:t>pipelin</w:t>
          </w:r>
          <w:proofErr w:type="spellEnd"/>
          <w:r>
            <w:t xml:space="preserve"> wie in </w:t>
          </w:r>
          <w:proofErr w:type="spellStart"/>
          <w:r>
            <w:t>git</w:t>
          </w:r>
          <w:proofErr w:type="spellEnd"/>
        </w:p>
        <w:p w14:paraId="28A5AC8B" w14:textId="4076DD15" w:rsidR="001C6EF8" w:rsidRDefault="001C6EF8" w:rsidP="001C6EF8">
          <w:proofErr w:type="spellStart"/>
          <w:r>
            <w:t>Scripte</w:t>
          </w:r>
          <w:proofErr w:type="spellEnd"/>
          <w:r>
            <w:t xml:space="preserve"> teilweise </w:t>
          </w:r>
          <w:proofErr w:type="spellStart"/>
          <w:r>
            <w:t>erkären</w:t>
          </w:r>
          <w:proofErr w:type="spellEnd"/>
          <w:r>
            <w:t xml:space="preserve"> </w:t>
          </w:r>
        </w:p>
        <w:p w14:paraId="2B0C3BA8" w14:textId="263237A1" w:rsidR="00C27F7E" w:rsidRDefault="00C27F7E" w:rsidP="00DD5C5C">
          <w:pPr>
            <w:pStyle w:val="berschrift2"/>
            <w:jc w:val="left"/>
          </w:pPr>
          <w:bookmarkStart w:id="39" w:name="_Ref65320942"/>
          <w:bookmarkStart w:id="40" w:name="_Toc65365145"/>
          <w:r>
            <w:t xml:space="preserve">Statistische </w:t>
          </w:r>
          <w:r w:rsidR="00DD5C5C">
            <w:t>P</w:t>
          </w:r>
          <w:r>
            <w:t>arameter</w:t>
          </w:r>
          <w:bookmarkEnd w:id="39"/>
          <w:r w:rsidR="00DD5C5C">
            <w:t xml:space="preserve"> zur Bewertung</w:t>
          </w:r>
          <w:bookmarkEnd w:id="40"/>
          <w:r>
            <w:t xml:space="preserve"> </w:t>
          </w:r>
        </w:p>
        <w:p w14:paraId="577F0AF0" w14:textId="7CE907DD" w:rsidR="0074777D" w:rsidRPr="0074777D" w:rsidRDefault="0074777D" w:rsidP="0074777D">
          <w:r w:rsidRPr="0074777D">
            <w:t>https://www.jeremyjordan.me/evaluating-a-machine-learning-model/</w:t>
          </w:r>
        </w:p>
        <w:p w14:paraId="3437F63B" w14:textId="0F7247ED" w:rsidR="00584E13" w:rsidRDefault="00C27F7E" w:rsidP="00C27F7E">
          <w:pPr>
            <w:rPr>
              <w:rStyle w:val="Hyperlink"/>
            </w:rPr>
          </w:pPr>
          <w:r>
            <w:t xml:space="preserve">Siehe </w:t>
          </w:r>
          <w:hyperlink r:id="rId30" w:history="1">
            <w:r w:rsidRPr="00C27F7E">
              <w:rPr>
                <w:rStyle w:val="Hyperlink"/>
              </w:rPr>
              <w:t>..\ProceedingsBCVI_v2_seite 140.pdf</w:t>
            </w:r>
          </w:hyperlink>
        </w:p>
        <w:p w14:paraId="4B328AAC" w14:textId="33D71EE0" w:rsidR="00584E13" w:rsidRDefault="00584E13" w:rsidP="00584E13">
          <w:r>
            <w:t xml:space="preserve">Oder </w:t>
          </w:r>
          <w:proofErr w:type="spellStart"/>
          <w:r>
            <w:t>doktorarbeit</w:t>
          </w:r>
          <w:proofErr w:type="spellEnd"/>
          <w:r>
            <w:t xml:space="preserve"> von </w:t>
          </w:r>
          <w:proofErr w:type="spellStart"/>
          <w:r>
            <w:t>freidok</w:t>
          </w:r>
          <w:proofErr w:type="spellEnd"/>
          <w:r>
            <w:t xml:space="preserve"> s 39</w:t>
          </w:r>
        </w:p>
        <w:p w14:paraId="5EC8411A" w14:textId="7DEBE4BF" w:rsidR="00AD1F72" w:rsidRPr="00584E13" w:rsidRDefault="00AD1F72" w:rsidP="00AD1F72">
          <w:pPr>
            <w:pStyle w:val="berschrift2"/>
          </w:pPr>
          <w:bookmarkStart w:id="41" w:name="_Ref65328111"/>
          <w:bookmarkStart w:id="42" w:name="_Toc65365146"/>
          <w:r>
            <w:t>10</w:t>
          </w:r>
          <w:r w:rsidRPr="00AD1F72">
            <w:t>-fache Kreuzvalidierung</w:t>
          </w:r>
          <w:bookmarkEnd w:id="41"/>
          <w:bookmarkEnd w:id="42"/>
        </w:p>
        <w:p w14:paraId="789DA4D1" w14:textId="5B8FF3C4" w:rsidR="001C6EF8" w:rsidRPr="001C6EF8" w:rsidRDefault="004E0920" w:rsidP="001C6EF8">
          <w:r w:rsidRPr="004E0920">
            <w:t>https://link.springer.com/chapter/10.1007/978-3-319-47217-1_9</w:t>
          </w:r>
        </w:p>
        <w:p w14:paraId="15055728" w14:textId="10F492AF" w:rsidR="00E93A12" w:rsidRDefault="00E93A12" w:rsidP="00E93A12"/>
        <w:p w14:paraId="5BEC91D5" w14:textId="0FF5624B" w:rsidR="006B50AD" w:rsidRDefault="00E93A12" w:rsidP="006B50AD">
          <w:pPr>
            <w:pStyle w:val="berschrift1"/>
          </w:pPr>
          <w:bookmarkStart w:id="43" w:name="_Toc65365147"/>
          <w:r>
            <w:t>Ergebnisse</w:t>
          </w:r>
          <w:bookmarkEnd w:id="43"/>
        </w:p>
        <w:p w14:paraId="53C88686" w14:textId="65D1D168" w:rsidR="00737F04" w:rsidRDefault="00737F04" w:rsidP="00737F04">
          <w:pPr>
            <w:pStyle w:val="Listenabsatz"/>
            <w:numPr>
              <w:ilvl w:val="0"/>
              <w:numId w:val="6"/>
            </w:numPr>
          </w:pPr>
          <w:r>
            <w:t xml:space="preserve">Gleicher </w:t>
          </w:r>
          <w:proofErr w:type="spellStart"/>
          <w:r>
            <w:t>split</w:t>
          </w:r>
          <w:proofErr w:type="spellEnd"/>
          <w:r>
            <w:t xml:space="preserve"> wie in </w:t>
          </w:r>
          <w:proofErr w:type="spellStart"/>
          <w:r>
            <w:t>fr</w:t>
          </w:r>
          <w:proofErr w:type="spellEnd"/>
          <w:r>
            <w:t xml:space="preserve"> </w:t>
          </w:r>
          <w:proofErr w:type="spellStart"/>
          <w:r>
            <w:t>paper</w:t>
          </w:r>
          <w:proofErr w:type="spellEnd"/>
          <w:r>
            <w:t xml:space="preserve"> zum dir vergleich</w:t>
          </w:r>
        </w:p>
        <w:p w14:paraId="3D5B6FA7" w14:textId="5EA535C7" w:rsidR="00737F04" w:rsidRDefault="00737F04" w:rsidP="00737F04">
          <w:pPr>
            <w:pStyle w:val="Listenabsatz"/>
            <w:numPr>
              <w:ilvl w:val="0"/>
              <w:numId w:val="6"/>
            </w:numPr>
          </w:pPr>
          <w:r>
            <w:lastRenderedPageBreak/>
            <w:t>Validation zum Sagen das Hyperparameter okay waren</w:t>
          </w:r>
          <w:r w:rsidR="00B063C5">
            <w:t xml:space="preserve"> aber auch zum </w:t>
          </w:r>
          <w:commentRangeStart w:id="44"/>
          <w:proofErr w:type="spellStart"/>
          <w:r w:rsidR="00B063C5">
            <w:t>vergleich</w:t>
          </w:r>
          <w:proofErr w:type="spellEnd"/>
          <w:r w:rsidR="00B063C5">
            <w:t xml:space="preserve"> nutzen </w:t>
          </w:r>
          <w:commentRangeEnd w:id="44"/>
          <w:r w:rsidR="00B063C5">
            <w:rPr>
              <w:rStyle w:val="Kommentarzeichen"/>
            </w:rPr>
            <w:commentReference w:id="44"/>
          </w:r>
        </w:p>
        <w:p w14:paraId="3932AFFA" w14:textId="37CF778F" w:rsidR="004C1D52" w:rsidRPr="00737F04" w:rsidRDefault="004C1D52" w:rsidP="00737F04">
          <w:pPr>
            <w:pStyle w:val="Listenabsatz"/>
            <w:numPr>
              <w:ilvl w:val="0"/>
              <w:numId w:val="6"/>
            </w:numPr>
          </w:pPr>
          <w:r>
            <w:t xml:space="preserve">Veränderung der DS </w:t>
          </w:r>
          <w:proofErr w:type="spellStart"/>
          <w:r>
            <w:t>größe</w:t>
          </w:r>
          <w:proofErr w:type="spellEnd"/>
          <w:r>
            <w:t xml:space="preserve"> um </w:t>
          </w:r>
        </w:p>
        <w:p w14:paraId="5798F38A" w14:textId="17B58476" w:rsidR="00E93A12" w:rsidRDefault="00E93A12" w:rsidP="00E93A12">
          <w:pPr>
            <w:pStyle w:val="berschrift1"/>
          </w:pPr>
          <w:bookmarkStart w:id="45" w:name="_Toc65365148"/>
          <w:r>
            <w:t>Diskussion und Ausblick</w:t>
          </w:r>
          <w:bookmarkEnd w:id="45"/>
        </w:p>
        <w:p w14:paraId="29A75D3D" w14:textId="7981E3F8" w:rsidR="00DE48BD" w:rsidRPr="00DE48BD" w:rsidRDefault="00DE48BD" w:rsidP="00DE48BD">
          <w:proofErr w:type="spellStart"/>
          <w:r>
            <w:t>Overfitting</w:t>
          </w:r>
          <w:proofErr w:type="spellEnd"/>
          <w:r>
            <w:t xml:space="preserve"> </w:t>
          </w:r>
          <w:proofErr w:type="spellStart"/>
          <w:r>
            <w:t>underfitting</w:t>
          </w:r>
          <w:proofErr w:type="spellEnd"/>
          <w:r>
            <w:t xml:space="preserve">? </w:t>
          </w:r>
        </w:p>
        <w:p w14:paraId="7EB4C781" w14:textId="42627812" w:rsidR="006B50AD" w:rsidRDefault="006B50AD" w:rsidP="006B50AD">
          <w:r>
            <w:t xml:space="preserve">Ml </w:t>
          </w:r>
          <w:proofErr w:type="spellStart"/>
          <w:r>
            <w:t>paper</w:t>
          </w:r>
          <w:proofErr w:type="spellEnd"/>
          <w:r>
            <w:t xml:space="preserve"> generell </w:t>
          </w:r>
          <w:proofErr w:type="spellStart"/>
          <w:r>
            <w:t>fig</w:t>
          </w:r>
          <w:proofErr w:type="spellEnd"/>
          <w:r>
            <w:t xml:space="preserve"> 1b </w:t>
          </w:r>
          <w:proofErr w:type="spellStart"/>
          <w:r>
            <w:t>performance</w:t>
          </w:r>
          <w:proofErr w:type="spellEnd"/>
          <w:r w:rsidR="00CD00A8">
            <w:t xml:space="preserve"> </w:t>
          </w:r>
          <w:proofErr w:type="spellStart"/>
          <w:r w:rsidR="00CD00A8">
            <w:t>kernek´l</w:t>
          </w:r>
          <w:proofErr w:type="spellEnd"/>
          <w:r w:rsidR="00CD00A8">
            <w:t xml:space="preserve"> </w:t>
          </w:r>
          <w:proofErr w:type="spellStart"/>
          <w:r w:rsidR="00CD00A8">
            <w:t>methiden</w:t>
          </w:r>
          <w:proofErr w:type="spellEnd"/>
          <w:r w:rsidR="00CD00A8">
            <w:t xml:space="preserve"> schlechter als dl </w:t>
          </w:r>
        </w:p>
        <w:p w14:paraId="56A51F6F" w14:textId="578597D7" w:rsidR="00E0648B" w:rsidRDefault="00760282" w:rsidP="006B50AD">
          <w:pPr>
            <w:rPr>
              <w:rStyle w:val="Hyperlink"/>
            </w:rPr>
          </w:pPr>
          <w:hyperlink r:id="rId31" w:history="1">
            <w:proofErr w:type="spellStart"/>
            <w:r w:rsidR="00E0648B" w:rsidRPr="00E0648B">
              <w:rPr>
                <w:rStyle w:val="Hyperlink"/>
              </w:rPr>
              <w:t>einleitung</w:t>
            </w:r>
            <w:proofErr w:type="spellEnd"/>
            <w:r w:rsidR="00E0648B" w:rsidRPr="00E0648B">
              <w:rPr>
                <w:rStyle w:val="Hyperlink"/>
              </w:rPr>
              <w:t>\</w:t>
            </w:r>
            <w:proofErr w:type="spellStart"/>
            <w:r w:rsidR="00E0648B" w:rsidRPr="00E0648B">
              <w:rPr>
                <w:rStyle w:val="Hyperlink"/>
              </w:rPr>
              <w:t>einleitung_paper</w:t>
            </w:r>
            <w:proofErr w:type="spellEnd"/>
            <w:r w:rsidR="00E0648B" w:rsidRPr="00E0648B">
              <w:rPr>
                <w:rStyle w:val="Hyperlink"/>
              </w:rPr>
              <w:t>\ML_paper_generell.pdf</w:t>
            </w:r>
          </w:hyperlink>
        </w:p>
        <w:p w14:paraId="0D8678BB" w14:textId="03BC9DEC" w:rsidR="004C1D52" w:rsidRDefault="004C1D52" w:rsidP="004C1D52">
          <w:proofErr w:type="spellStart"/>
          <w:r>
            <w:t>hyperparamter</w:t>
          </w:r>
          <w:proofErr w:type="spellEnd"/>
          <w:r>
            <w:t xml:space="preserve"> </w:t>
          </w:r>
          <w:proofErr w:type="spellStart"/>
          <w:r>
            <w:t>optimierung</w:t>
          </w:r>
          <w:proofErr w:type="spellEnd"/>
          <w:r>
            <w:t xml:space="preserve"> noch was rausholen </w:t>
          </w:r>
        </w:p>
        <w:p w14:paraId="76032B71" w14:textId="5031ABDA" w:rsidR="004C1D52" w:rsidRPr="006B50AD" w:rsidRDefault="004C1D52" w:rsidP="004C1D52">
          <w:proofErr w:type="spellStart"/>
          <w:r>
            <w:t>pytoech</w:t>
          </w:r>
          <w:proofErr w:type="spellEnd"/>
          <w:r>
            <w:t xml:space="preserve"> </w:t>
          </w:r>
          <w:proofErr w:type="spellStart"/>
          <w:r>
            <w:t>vs</w:t>
          </w:r>
          <w:proofErr w:type="spellEnd"/>
          <w:r>
            <w:t xml:space="preserve"> </w:t>
          </w:r>
          <w:proofErr w:type="spellStart"/>
          <w:r>
            <w:t>tensorflow</w:t>
          </w:r>
          <w:proofErr w:type="spellEnd"/>
          <w:r>
            <w:t xml:space="preserve"> </w:t>
          </w:r>
          <w:r w:rsidR="001F55E4">
            <w:t xml:space="preserve">(sollte </w:t>
          </w:r>
          <w:proofErr w:type="spellStart"/>
          <w:r w:rsidR="001F55E4">
            <w:t>eig</w:t>
          </w:r>
          <w:proofErr w:type="spellEnd"/>
          <w:r w:rsidR="001F55E4">
            <w:t xml:space="preserve"> nix machen aber </w:t>
          </w:r>
          <w:proofErr w:type="spellStart"/>
          <w:r w:rsidR="001F55E4">
            <w:t>vlt</w:t>
          </w:r>
          <w:proofErr w:type="spellEnd"/>
          <w:r w:rsidR="001F55E4">
            <w:t xml:space="preserve"> überprüfen)</w:t>
          </w:r>
        </w:p>
        <w:p w14:paraId="28CA0213" w14:textId="18BCBA8E" w:rsidR="00E93A12" w:rsidRDefault="00E93A12" w:rsidP="00E93A12">
          <w:pPr>
            <w:pStyle w:val="berschrift1"/>
          </w:pPr>
          <w:bookmarkStart w:id="46" w:name="_Toc65365149"/>
          <w:r>
            <w:t>Zusammenfassung</w:t>
          </w:r>
          <w:bookmarkEnd w:id="46"/>
        </w:p>
        <w:p w14:paraId="1B4D8FD6" w14:textId="40A3F91D" w:rsidR="0028770E" w:rsidRPr="0028770E" w:rsidRDefault="0028770E" w:rsidP="0028770E"/>
        <w:p w14:paraId="6EB1FB75" w14:textId="77777777" w:rsidR="00E93A12" w:rsidRDefault="00E93A12">
          <w:pPr>
            <w:spacing w:after="160" w:line="259" w:lineRule="auto"/>
            <w:jc w:val="left"/>
            <w:rPr>
              <w:rFonts w:ascii="Arial" w:eastAsiaTheme="majorEastAsia" w:hAnsi="Arial" w:cstheme="majorBidi"/>
              <w:sz w:val="36"/>
              <w:szCs w:val="32"/>
            </w:rPr>
          </w:pPr>
          <w:r>
            <w:br w:type="page"/>
          </w:r>
        </w:p>
        <w:p w14:paraId="1FD3B50C" w14:textId="5EC567A8" w:rsidR="00925A12" w:rsidRDefault="00E93A12" w:rsidP="00925A12">
          <w:pPr>
            <w:pStyle w:val="berschrift1"/>
          </w:pPr>
          <w:bookmarkStart w:id="47" w:name="_Toc65365150"/>
          <w:r>
            <w:lastRenderedPageBreak/>
            <w:t>Literaturverzeichnis</w:t>
          </w:r>
          <w:bookmarkEnd w:id="47"/>
        </w:p>
        <w:p w14:paraId="68B264AA" w14:textId="7369A1F2" w:rsidR="00DE48BD" w:rsidRPr="00DE48BD" w:rsidRDefault="00925A12" w:rsidP="00DE48BD">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DE48BD" w:rsidRPr="00DE48BD">
            <w:rPr>
              <w:rFonts w:cs="Times New Roman"/>
              <w:noProof/>
              <w:szCs w:val="24"/>
            </w:rPr>
            <w:t>[1]</w:t>
          </w:r>
          <w:r w:rsidR="00DE48BD" w:rsidRPr="00DE48BD">
            <w:rPr>
              <w:rFonts w:cs="Times New Roman"/>
              <w:noProof/>
              <w:szCs w:val="24"/>
            </w:rPr>
            <w:tab/>
            <w:t>“Google-Software besiegt Go-Genie auch im letzten Match.” https://www.faz.net/aktuell/gesellschaft/menschen/google-computer-alphago-besiegt-go-weltmeister-14125664.html (accessed Feb. 15, 2021).</w:t>
          </w:r>
        </w:p>
        <w:p w14:paraId="1ECCC605" w14:textId="77777777" w:rsidR="00DE48BD" w:rsidRPr="00DE48BD" w:rsidRDefault="00DE48BD" w:rsidP="00DE48BD">
          <w:pPr>
            <w:widowControl w:val="0"/>
            <w:autoSpaceDE w:val="0"/>
            <w:autoSpaceDN w:val="0"/>
            <w:adjustRightInd w:val="0"/>
            <w:ind w:left="640" w:hanging="640"/>
            <w:rPr>
              <w:rFonts w:cs="Times New Roman"/>
              <w:noProof/>
              <w:szCs w:val="24"/>
            </w:rPr>
          </w:pPr>
          <w:r w:rsidRPr="00DE48BD">
            <w:rPr>
              <w:rFonts w:cs="Times New Roman"/>
              <w:noProof/>
              <w:szCs w:val="24"/>
            </w:rPr>
            <w:t>[2]</w:t>
          </w:r>
          <w:r w:rsidRPr="00DE48BD">
            <w:rPr>
              <w:rFonts w:cs="Times New Roman"/>
              <w:noProof/>
              <w:szCs w:val="24"/>
            </w:rPr>
            <w:tab/>
            <w:t xml:space="preserve">D. Silver </w:t>
          </w:r>
          <w:r w:rsidRPr="00DE48BD">
            <w:rPr>
              <w:rFonts w:cs="Times New Roman"/>
              <w:i/>
              <w:iCs/>
              <w:noProof/>
              <w:szCs w:val="24"/>
            </w:rPr>
            <w:t>et al.</w:t>
          </w:r>
          <w:r w:rsidRPr="00DE48BD">
            <w:rPr>
              <w:rFonts w:cs="Times New Roman"/>
              <w:noProof/>
              <w:szCs w:val="24"/>
            </w:rPr>
            <w:t xml:space="preserve">, “Mastering the game of Go with deep neural networks and tree search,” </w:t>
          </w:r>
          <w:r w:rsidRPr="00DE48BD">
            <w:rPr>
              <w:rFonts w:cs="Times New Roman"/>
              <w:i/>
              <w:iCs/>
              <w:noProof/>
              <w:szCs w:val="24"/>
            </w:rPr>
            <w:t>Nature</w:t>
          </w:r>
          <w:r w:rsidRPr="00DE48BD">
            <w:rPr>
              <w:rFonts w:cs="Times New Roman"/>
              <w:noProof/>
              <w:szCs w:val="24"/>
            </w:rPr>
            <w:t>, vol. 529, no. 7587, pp. 484–489, 2016, doi: 10.1038/nature16961.</w:t>
          </w:r>
        </w:p>
        <w:p w14:paraId="30D575C0" w14:textId="77777777" w:rsidR="00DE48BD" w:rsidRPr="00DE48BD" w:rsidRDefault="00DE48BD" w:rsidP="00DE48BD">
          <w:pPr>
            <w:widowControl w:val="0"/>
            <w:autoSpaceDE w:val="0"/>
            <w:autoSpaceDN w:val="0"/>
            <w:adjustRightInd w:val="0"/>
            <w:ind w:left="640" w:hanging="640"/>
            <w:rPr>
              <w:rFonts w:cs="Times New Roman"/>
              <w:noProof/>
              <w:szCs w:val="24"/>
            </w:rPr>
          </w:pPr>
          <w:r w:rsidRPr="00DE48BD">
            <w:rPr>
              <w:rFonts w:cs="Times New Roman"/>
              <w:noProof/>
              <w:szCs w:val="24"/>
            </w:rPr>
            <w:t>[3]</w:t>
          </w:r>
          <w:r w:rsidRPr="00DE48BD">
            <w:rPr>
              <w:rFonts w:cs="Times New Roman"/>
              <w:noProof/>
              <w:szCs w:val="24"/>
            </w:rPr>
            <w:tab/>
            <w:t xml:space="preserve">S. Rasp, P. D. Dueben, S. Scher, J. A. Weyn, S. Mouatadid, and N. Thuerey, “WeatherBench: A Benchmark Data Set for Data-Driven Weather Forecasting,” </w:t>
          </w:r>
          <w:r w:rsidRPr="00DE48BD">
            <w:rPr>
              <w:rFonts w:cs="Times New Roman"/>
              <w:i/>
              <w:iCs/>
              <w:noProof/>
              <w:szCs w:val="24"/>
            </w:rPr>
            <w:t>J. Adv. Model. Earth Syst.</w:t>
          </w:r>
          <w:r w:rsidRPr="00DE48BD">
            <w:rPr>
              <w:rFonts w:cs="Times New Roman"/>
              <w:noProof/>
              <w:szCs w:val="24"/>
            </w:rPr>
            <w:t>, vol. 12, no. 11, 2020, doi: 10.1029/2020MS002203.</w:t>
          </w:r>
        </w:p>
        <w:p w14:paraId="0813089E" w14:textId="77777777" w:rsidR="00DE48BD" w:rsidRPr="00DE48BD" w:rsidRDefault="00DE48BD" w:rsidP="00DE48BD">
          <w:pPr>
            <w:widowControl w:val="0"/>
            <w:autoSpaceDE w:val="0"/>
            <w:autoSpaceDN w:val="0"/>
            <w:adjustRightInd w:val="0"/>
            <w:ind w:left="640" w:hanging="640"/>
            <w:rPr>
              <w:rFonts w:cs="Times New Roman"/>
              <w:noProof/>
              <w:szCs w:val="24"/>
            </w:rPr>
          </w:pPr>
          <w:r w:rsidRPr="00DE48BD">
            <w:rPr>
              <w:rFonts w:cs="Times New Roman"/>
              <w:noProof/>
              <w:szCs w:val="24"/>
            </w:rPr>
            <w:t>[4]</w:t>
          </w:r>
          <w:r w:rsidRPr="00DE48BD">
            <w:rPr>
              <w:rFonts w:cs="Times New Roman"/>
              <w:noProof/>
              <w:szCs w:val="24"/>
            </w:rPr>
            <w:tab/>
            <w:t xml:space="preserve">A. El Sallab, M. Abdou, E. Perot, and S. Yogamani, “Deep reinforcement learning framework for autonomous driving,” </w:t>
          </w:r>
          <w:r w:rsidRPr="00DE48BD">
            <w:rPr>
              <w:rFonts w:cs="Times New Roman"/>
              <w:i/>
              <w:iCs/>
              <w:noProof/>
              <w:szCs w:val="24"/>
            </w:rPr>
            <w:t>arXiv</w:t>
          </w:r>
          <w:r w:rsidRPr="00DE48BD">
            <w:rPr>
              <w:rFonts w:cs="Times New Roman"/>
              <w:noProof/>
              <w:szCs w:val="24"/>
            </w:rPr>
            <w:t>, pp. 70–76, 2017.</w:t>
          </w:r>
        </w:p>
        <w:p w14:paraId="5D3E3BE9" w14:textId="77777777" w:rsidR="00DE48BD" w:rsidRPr="00DE48BD" w:rsidRDefault="00DE48BD" w:rsidP="00DE48BD">
          <w:pPr>
            <w:widowControl w:val="0"/>
            <w:autoSpaceDE w:val="0"/>
            <w:autoSpaceDN w:val="0"/>
            <w:adjustRightInd w:val="0"/>
            <w:ind w:left="640" w:hanging="640"/>
            <w:rPr>
              <w:rFonts w:cs="Times New Roman"/>
              <w:noProof/>
              <w:szCs w:val="24"/>
            </w:rPr>
          </w:pPr>
          <w:r w:rsidRPr="00DE48BD">
            <w:rPr>
              <w:rFonts w:cs="Times New Roman"/>
              <w:noProof/>
              <w:szCs w:val="24"/>
            </w:rPr>
            <w:t>[5]</w:t>
          </w:r>
          <w:r w:rsidRPr="00DE48BD">
            <w:rPr>
              <w:rFonts w:cs="Times New Roman"/>
              <w:noProof/>
              <w:szCs w:val="24"/>
            </w:rPr>
            <w:tab/>
            <w:t xml:space="preserve">E. V. Polyakov, M. S. Mazhanov, A. Y. Rolich, L. S. Voskov, M. V. Kachalova, and S. V. Polyakov, “Investigation and development of the intelligent voice assistant for the Internet of Things using machine learning,” </w:t>
          </w:r>
          <w:r w:rsidRPr="00DE48BD">
            <w:rPr>
              <w:rFonts w:cs="Times New Roman"/>
              <w:i/>
              <w:iCs/>
              <w:noProof/>
              <w:szCs w:val="24"/>
            </w:rPr>
            <w:t>Moscow Work. Electron. Netw. Technol. MWENT 2018 - Proc.</w:t>
          </w:r>
          <w:r w:rsidRPr="00DE48BD">
            <w:rPr>
              <w:rFonts w:cs="Times New Roman"/>
              <w:noProof/>
              <w:szCs w:val="24"/>
            </w:rPr>
            <w:t>, vol. 2018-March, pp. 1–5, 2018, doi: 10.1109/MWENT.2018.8337236.</w:t>
          </w:r>
        </w:p>
        <w:p w14:paraId="378D416C" w14:textId="77777777" w:rsidR="00DE48BD" w:rsidRPr="00DE48BD" w:rsidRDefault="00DE48BD" w:rsidP="00DE48BD">
          <w:pPr>
            <w:widowControl w:val="0"/>
            <w:autoSpaceDE w:val="0"/>
            <w:autoSpaceDN w:val="0"/>
            <w:adjustRightInd w:val="0"/>
            <w:ind w:left="640" w:hanging="640"/>
            <w:rPr>
              <w:rFonts w:cs="Times New Roman"/>
              <w:noProof/>
              <w:szCs w:val="24"/>
            </w:rPr>
          </w:pPr>
          <w:r w:rsidRPr="00DE48BD">
            <w:rPr>
              <w:rFonts w:cs="Times New Roman"/>
              <w:noProof/>
              <w:szCs w:val="24"/>
            </w:rPr>
            <w:t>[6]</w:t>
          </w:r>
          <w:r w:rsidRPr="00DE48BD">
            <w:rPr>
              <w:rFonts w:cs="Times New Roman"/>
              <w:noProof/>
              <w:szCs w:val="24"/>
            </w:rPr>
            <w:tab/>
            <w:t xml:space="preserve">A. Esteva </w:t>
          </w:r>
          <w:r w:rsidRPr="00DE48BD">
            <w:rPr>
              <w:rFonts w:cs="Times New Roman"/>
              <w:i/>
              <w:iCs/>
              <w:noProof/>
              <w:szCs w:val="24"/>
            </w:rPr>
            <w:t>et al.</w:t>
          </w:r>
          <w:r w:rsidRPr="00DE48BD">
            <w:rPr>
              <w:rFonts w:cs="Times New Roman"/>
              <w:noProof/>
              <w:szCs w:val="24"/>
            </w:rPr>
            <w:t xml:space="preserve">, “Dermatologist-level classification of skin cancer with deep neural networks,” </w:t>
          </w:r>
          <w:r w:rsidRPr="00DE48BD">
            <w:rPr>
              <w:rFonts w:cs="Times New Roman"/>
              <w:i/>
              <w:iCs/>
              <w:noProof/>
              <w:szCs w:val="24"/>
            </w:rPr>
            <w:t>Nature</w:t>
          </w:r>
          <w:r w:rsidRPr="00DE48BD">
            <w:rPr>
              <w:rFonts w:cs="Times New Roman"/>
              <w:noProof/>
              <w:szCs w:val="24"/>
            </w:rPr>
            <w:t>, vol. 542, no. 7639, pp. 115–118, 2017, doi: 10.1038/nature21056.</w:t>
          </w:r>
        </w:p>
        <w:p w14:paraId="411395AA" w14:textId="77777777" w:rsidR="00DE48BD" w:rsidRPr="00DE48BD" w:rsidRDefault="00DE48BD" w:rsidP="00DE48BD">
          <w:pPr>
            <w:widowControl w:val="0"/>
            <w:autoSpaceDE w:val="0"/>
            <w:autoSpaceDN w:val="0"/>
            <w:adjustRightInd w:val="0"/>
            <w:ind w:left="640" w:hanging="640"/>
            <w:rPr>
              <w:rFonts w:cs="Times New Roman"/>
              <w:noProof/>
              <w:szCs w:val="24"/>
            </w:rPr>
          </w:pPr>
          <w:r w:rsidRPr="00DE48BD">
            <w:rPr>
              <w:rFonts w:cs="Times New Roman"/>
              <w:noProof/>
              <w:szCs w:val="24"/>
            </w:rPr>
            <w:t>[7]</w:t>
          </w:r>
          <w:r w:rsidRPr="00DE48BD">
            <w:rPr>
              <w:rFonts w:cs="Times New Roman"/>
              <w:noProof/>
              <w:szCs w:val="24"/>
            </w:rPr>
            <w:tab/>
            <w:t xml:space="preserve">I. Döbel </w:t>
          </w:r>
          <w:r w:rsidRPr="00DE48BD">
            <w:rPr>
              <w:rFonts w:cs="Times New Roman"/>
              <w:i/>
              <w:iCs/>
              <w:noProof/>
              <w:szCs w:val="24"/>
            </w:rPr>
            <w:t>et al.</w:t>
          </w:r>
          <w:r w:rsidRPr="00DE48BD">
            <w:rPr>
              <w:rFonts w:cs="Times New Roman"/>
              <w:noProof/>
              <w:szCs w:val="24"/>
            </w:rPr>
            <w:t xml:space="preserve">, “Maschinelles Lernen: Kompetenzen, Forschung, Anwendung,” </w:t>
          </w:r>
          <w:r w:rsidRPr="00DE48BD">
            <w:rPr>
              <w:rFonts w:cs="Times New Roman"/>
              <w:i/>
              <w:iCs/>
              <w:noProof/>
              <w:szCs w:val="24"/>
            </w:rPr>
            <w:t>Fraunhofer-Gesellschaft zur Förderung der angewandten Forschung e.V.</w:t>
          </w:r>
          <w:r w:rsidRPr="00DE48BD">
            <w:rPr>
              <w:rFonts w:cs="Times New Roman"/>
              <w:noProof/>
              <w:szCs w:val="24"/>
            </w:rPr>
            <w:t>, 2018. https://www.bigdata-ai.fraunhofer.de/content/dam/bigdata/de/documents/Publikationen/Fraunhofer_Studie_ML_201809.pdf.</w:t>
          </w:r>
        </w:p>
        <w:p w14:paraId="276174E6" w14:textId="77777777" w:rsidR="00DE48BD" w:rsidRPr="00DE48BD" w:rsidRDefault="00DE48BD" w:rsidP="00DE48BD">
          <w:pPr>
            <w:widowControl w:val="0"/>
            <w:autoSpaceDE w:val="0"/>
            <w:autoSpaceDN w:val="0"/>
            <w:adjustRightInd w:val="0"/>
            <w:ind w:left="640" w:hanging="640"/>
            <w:rPr>
              <w:rFonts w:cs="Times New Roman"/>
              <w:noProof/>
              <w:szCs w:val="24"/>
            </w:rPr>
          </w:pPr>
          <w:r w:rsidRPr="00DE48BD">
            <w:rPr>
              <w:rFonts w:cs="Times New Roman"/>
              <w:noProof/>
              <w:szCs w:val="24"/>
            </w:rPr>
            <w:t>[8]</w:t>
          </w:r>
          <w:r w:rsidRPr="00DE48BD">
            <w:rPr>
              <w:rFonts w:cs="Times New Roman"/>
              <w:noProof/>
              <w:szCs w:val="24"/>
            </w:rPr>
            <w:tab/>
            <w:t xml:space="preserve">R. Fjelland, “Why general artificial intelligence will not be realized,” </w:t>
          </w:r>
          <w:r w:rsidRPr="00DE48BD">
            <w:rPr>
              <w:rFonts w:cs="Times New Roman"/>
              <w:i/>
              <w:iCs/>
              <w:noProof/>
              <w:szCs w:val="24"/>
            </w:rPr>
            <w:t>Humanit. Soc. Sci. Commun.</w:t>
          </w:r>
          <w:r w:rsidRPr="00DE48BD">
            <w:rPr>
              <w:rFonts w:cs="Times New Roman"/>
              <w:noProof/>
              <w:szCs w:val="24"/>
            </w:rPr>
            <w:t>, vol. 7, no. 1, pp. 1–9, 2020, doi: 10.1057/s41599-020-0494-4.</w:t>
          </w:r>
        </w:p>
        <w:p w14:paraId="60CE62BC" w14:textId="77777777" w:rsidR="00DE48BD" w:rsidRPr="00DE48BD" w:rsidRDefault="00DE48BD" w:rsidP="00DE48BD">
          <w:pPr>
            <w:widowControl w:val="0"/>
            <w:autoSpaceDE w:val="0"/>
            <w:autoSpaceDN w:val="0"/>
            <w:adjustRightInd w:val="0"/>
            <w:ind w:left="640" w:hanging="640"/>
            <w:rPr>
              <w:rFonts w:cs="Times New Roman"/>
              <w:noProof/>
              <w:szCs w:val="24"/>
            </w:rPr>
          </w:pPr>
          <w:r w:rsidRPr="00DE48BD">
            <w:rPr>
              <w:rFonts w:cs="Times New Roman"/>
              <w:noProof/>
              <w:szCs w:val="24"/>
            </w:rPr>
            <w:t>[9]</w:t>
          </w:r>
          <w:r w:rsidRPr="00DE48BD">
            <w:rPr>
              <w:rFonts w:cs="Times New Roman"/>
              <w:noProof/>
              <w:szCs w:val="24"/>
            </w:rPr>
            <w:tab/>
            <w:t>“How To Design A Spam Filtering System with Machine Learning Algorithm.” https://towardsdatascience.com/email-spam-detection-1-2-b0e06a5c0472 (accessed Feb. 20, 2021).</w:t>
          </w:r>
        </w:p>
        <w:p w14:paraId="68AEB590" w14:textId="77777777" w:rsidR="00DE48BD" w:rsidRPr="00DE48BD" w:rsidRDefault="00DE48BD" w:rsidP="00DE48BD">
          <w:pPr>
            <w:widowControl w:val="0"/>
            <w:autoSpaceDE w:val="0"/>
            <w:autoSpaceDN w:val="0"/>
            <w:adjustRightInd w:val="0"/>
            <w:ind w:left="640" w:hanging="640"/>
            <w:rPr>
              <w:rFonts w:cs="Times New Roman"/>
              <w:noProof/>
            </w:rPr>
          </w:pPr>
          <w:r w:rsidRPr="00DE48BD">
            <w:rPr>
              <w:rFonts w:cs="Times New Roman"/>
              <w:noProof/>
              <w:szCs w:val="24"/>
            </w:rPr>
            <w:t>[10]</w:t>
          </w:r>
          <w:r w:rsidRPr="00DE48BD">
            <w:rPr>
              <w:rFonts w:cs="Times New Roman"/>
              <w:noProof/>
              <w:szCs w:val="24"/>
            </w:rPr>
            <w:tab/>
            <w:t>“Verhindern von Überanpassung und unausgeglichenen Daten durch automatisiertes maschinelles Lernen.” https://docs.microsoft.com/de-de/azure/machine-learning/concept-manage-ml-pitfalls (accessed Feb. 22, 2021).</w:t>
          </w:r>
        </w:p>
        <w:p w14:paraId="59EEA102" w14:textId="60AC06DD" w:rsidR="005151BC" w:rsidRDefault="00925A12" w:rsidP="00820B50">
          <w:r>
            <w:fldChar w:fldCharType="end"/>
          </w:r>
        </w:p>
        <w:p w14:paraId="09997E48" w14:textId="25DEC1C4" w:rsidR="00FD1EF4" w:rsidRDefault="00765799" w:rsidP="00765799">
          <w:pPr>
            <w:tabs>
              <w:tab w:val="left" w:pos="1318"/>
            </w:tabs>
            <w:spacing w:after="128" w:line="240" w:lineRule="auto"/>
            <w:rPr>
              <w:rFonts w:cs="Times New Roman"/>
              <w:noProof/>
              <w:szCs w:val="24"/>
            </w:rPr>
          </w:pPr>
          <w:r>
            <w:rPr>
              <w:rFonts w:cs="Times New Roman"/>
              <w:noProof/>
              <w:szCs w:val="24"/>
            </w:rPr>
            <w:tab/>
          </w:r>
        </w:p>
      </w:sdtContent>
    </w:sdt>
    <w:p w14:paraId="6240BF3F" w14:textId="1C4B7261" w:rsidR="003F79A7" w:rsidRPr="003F79A7" w:rsidRDefault="003F79A7" w:rsidP="00386ED3">
      <w:pPr>
        <w:tabs>
          <w:tab w:val="left" w:pos="3834"/>
          <w:tab w:val="left" w:pos="5149"/>
        </w:tabs>
      </w:pPr>
      <w:r>
        <w:tab/>
      </w:r>
      <w:r w:rsidR="00386ED3">
        <w:tab/>
      </w:r>
    </w:p>
    <w:sectPr w:rsidR="003F79A7" w:rsidRPr="003F79A7" w:rsidSect="00C1498D">
      <w:headerReference w:type="default" r:id="rId32"/>
      <w:footerReference w:type="default" r:id="rId33"/>
      <w:headerReference w:type="first" r:id="rId34"/>
      <w:footerReference w:type="first" r:id="rId35"/>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nuel.Dorer@bwedu.de" w:date="2021-02-23T14:52:00Z" w:initials="M">
    <w:p w14:paraId="088720C1" w14:textId="22C300DD" w:rsidR="00B063C5" w:rsidRDefault="00B063C5">
      <w:pPr>
        <w:pStyle w:val="Kommentartext"/>
      </w:pPr>
      <w:r>
        <w:rPr>
          <w:rStyle w:val="Kommentarzeichen"/>
        </w:rPr>
        <w:annotationRef/>
      </w:r>
      <w:r>
        <w:rPr>
          <w:rStyle w:val="Kommentarzeichen"/>
        </w:rPr>
        <w:t>Was genau da rein: Gutachter / Prüfer ??</w:t>
      </w:r>
    </w:p>
  </w:comment>
  <w:comment w:id="6" w:author="Manuel.Dorer@bwedu.de" w:date="2021-02-23T14:53:00Z" w:initials="M">
    <w:p w14:paraId="66E2DE33" w14:textId="6CD643D7" w:rsidR="00B063C5" w:rsidRDefault="00B063C5">
      <w:pPr>
        <w:pStyle w:val="Kommentartext"/>
      </w:pPr>
      <w:r>
        <w:rPr>
          <w:rStyle w:val="Kommentarzeichen"/>
        </w:rPr>
        <w:annotationRef/>
      </w:r>
      <w:r>
        <w:t>Schriftart und größe prüfen</w:t>
      </w:r>
    </w:p>
  </w:comment>
  <w:comment w:id="7" w:author="Manuel.Dorer@bwedu.de" w:date="2021-02-23T14:52:00Z" w:initials="M">
    <w:p w14:paraId="0D8B04DD" w14:textId="77777777" w:rsidR="00B063C5" w:rsidRDefault="00B063C5">
      <w:pPr>
        <w:pStyle w:val="Kommentartext"/>
      </w:pPr>
      <w:r>
        <w:rPr>
          <w:rStyle w:val="Kommentarzeichen"/>
        </w:rPr>
        <w:annotationRef/>
      </w:r>
      <w:r>
        <w:t xml:space="preserve">Abstand /einrücken  innherhalb von standart festlegen </w:t>
      </w:r>
    </w:p>
    <w:p w14:paraId="2592C69C" w14:textId="52C93F37" w:rsidR="00B063C5" w:rsidRDefault="00B063C5">
      <w:pPr>
        <w:pStyle w:val="Kommentartext"/>
      </w:pPr>
    </w:p>
  </w:comment>
  <w:comment w:id="8" w:author="Manuel.Dorer@bwedu.de" w:date="2021-02-23T14:53:00Z" w:initials="M">
    <w:p w14:paraId="3D9CBC93" w14:textId="4B77AC01" w:rsidR="00B063C5" w:rsidRDefault="00B063C5">
      <w:pPr>
        <w:pStyle w:val="Kommentartext"/>
      </w:pPr>
      <w:r>
        <w:rPr>
          <w:rStyle w:val="Kommentarzeichen"/>
        </w:rPr>
        <w:annotationRef/>
      </w:r>
      <w:r>
        <w:t xml:space="preserve">Zitierstiel IEEE  okay ? </w:t>
      </w:r>
      <w:r>
        <w:sym w:font="Wingdings" w:char="F0E8"/>
      </w:r>
      <w:r>
        <w:t xml:space="preserve"> ist typisch für informatik</w:t>
      </w:r>
    </w:p>
  </w:comment>
  <w:comment w:id="11" w:author="Manuel.Dorer@bwedu.de" w:date="2021-02-23T11:47:00Z" w:initials="M">
    <w:p w14:paraId="011BE176" w14:textId="39270F25" w:rsidR="00B063C5" w:rsidRDefault="00B063C5">
      <w:pPr>
        <w:pStyle w:val="Kommentartext"/>
      </w:pPr>
      <w:r>
        <w:rPr>
          <w:rStyle w:val="Kommentarzeichen"/>
        </w:rPr>
        <w:annotationRef/>
      </w:r>
      <w:r>
        <w:t xml:space="preserve">Oder lieber hier nochmal „Künstliche Intelligenz (KI)“ schreiben, da es eine Überschrift ist? </w:t>
      </w:r>
    </w:p>
  </w:comment>
  <w:comment w:id="12" w:author="Manuel.Dorer@bwedu.de" w:date="2021-02-23T18:52:00Z" w:initials="M">
    <w:p w14:paraId="0CAEDFF3" w14:textId="06B623FF" w:rsidR="00B063C5" w:rsidRDefault="00B063C5">
      <w:pPr>
        <w:pStyle w:val="Kommentartext"/>
      </w:pPr>
      <w:r>
        <w:rPr>
          <w:rStyle w:val="Kommentarzeichen"/>
        </w:rPr>
        <w:annotationRef/>
      </w:r>
      <w:r>
        <w:t xml:space="preserve">Okay so für direktes Zitat ? </w:t>
      </w:r>
    </w:p>
  </w:comment>
  <w:comment w:id="13" w:author="Manuel.Dorer@bwedu.de" w:date="2021-02-24T00:54:00Z" w:initials="M">
    <w:p w14:paraId="72B81B72" w14:textId="7A8BCA34" w:rsidR="00B063C5" w:rsidRDefault="00B063C5">
      <w:pPr>
        <w:pStyle w:val="Kommentartext"/>
      </w:pPr>
      <w:r>
        <w:rPr>
          <w:rStyle w:val="Kommentarzeichen"/>
        </w:rPr>
        <w:annotationRef/>
      </w:r>
      <w:r>
        <w:t>Sogenannt schon kurz davor aber hier sinnvoll</w:t>
      </w:r>
    </w:p>
  </w:comment>
  <w:comment w:id="14" w:author="Manuel.Dorer@bwedu.de" w:date="2021-02-24T00:55:00Z" w:initials="M">
    <w:p w14:paraId="2BF5D87E" w14:textId="05EA8A8F" w:rsidR="00B063C5" w:rsidRDefault="00B063C5">
      <w:pPr>
        <w:pStyle w:val="Kommentartext"/>
      </w:pPr>
      <w:r>
        <w:rPr>
          <w:rStyle w:val="Kommentarzeichen"/>
        </w:rPr>
        <w:annotationRef/>
      </w:r>
      <w:r>
        <w:t>Klein groß ??</w:t>
      </w:r>
    </w:p>
  </w:comment>
  <w:comment w:id="16" w:author="Manuel.Dorer@bwedu.de" w:date="2021-02-25T17:08:00Z" w:initials="M">
    <w:p w14:paraId="012E13A2" w14:textId="24608CC8" w:rsidR="00B063C5" w:rsidRDefault="00B063C5">
      <w:pPr>
        <w:pStyle w:val="Kommentartext"/>
      </w:pPr>
      <w:r>
        <w:rPr>
          <w:rStyle w:val="Kommentarzeichen"/>
        </w:rPr>
        <w:annotationRef/>
      </w:r>
      <w:r>
        <w:t xml:space="preserve">Quelle einheitlich machen </w:t>
      </w:r>
    </w:p>
  </w:comment>
  <w:comment w:id="20" w:author="Manuel Dorer" w:date="2021-02-26T11:59:00Z" w:initials="MD">
    <w:p w14:paraId="3A0C9232" w14:textId="303D1387" w:rsidR="00B063C5" w:rsidRDefault="00B063C5">
      <w:pPr>
        <w:pStyle w:val="Kommentartext"/>
      </w:pPr>
      <w:r>
        <w:rPr>
          <w:rStyle w:val="Kommentarzeichen"/>
        </w:rPr>
        <w:annotationRef/>
      </w:r>
      <w:r>
        <w:t>Siehe link in link.txt</w:t>
      </w:r>
    </w:p>
  </w:comment>
  <w:comment w:id="23" w:author="Manuel Dorer" w:date="2021-02-26T23:48:00Z" w:initials="MD">
    <w:p w14:paraId="13C830C0" w14:textId="582E6145" w:rsidR="00B063C5" w:rsidRDefault="00B063C5">
      <w:pPr>
        <w:pStyle w:val="Kommentartext"/>
      </w:pPr>
      <w:r>
        <w:rPr>
          <w:rStyle w:val="Kommentarzeichen"/>
        </w:rPr>
        <w:annotationRef/>
      </w:r>
      <w:r>
        <w:t>link zu erklärung später</w:t>
      </w:r>
    </w:p>
  </w:comment>
  <w:comment w:id="26" w:author="Manuel.Dorer@bwedu.de" w:date="2021-02-25T23:51:00Z" w:initials="M">
    <w:p w14:paraId="02806338" w14:textId="01F0B6DA" w:rsidR="00B063C5" w:rsidRDefault="00B063C5">
      <w:pPr>
        <w:pStyle w:val="Kommentartext"/>
      </w:pPr>
      <w:r>
        <w:rPr>
          <w:rStyle w:val="Kommentarzeichen"/>
        </w:rPr>
        <w:annotationRef/>
      </w:r>
      <w:r>
        <w:t>Quelle: allgemeines ML paper</w:t>
      </w:r>
    </w:p>
  </w:comment>
  <w:comment w:id="27" w:author="Manuel Dorer" w:date="2021-02-27T13:04:00Z" w:initials="MD">
    <w:p w14:paraId="4BFF67D4" w14:textId="6FBF8EC6" w:rsidR="00B063C5" w:rsidRDefault="00B063C5">
      <w:pPr>
        <w:pStyle w:val="Kommentartext"/>
      </w:pPr>
      <w:r>
        <w:rPr>
          <w:rStyle w:val="Kommentarzeichen"/>
        </w:rPr>
        <w:annotationRef/>
      </w:r>
      <w:r>
        <w:t>Einheiliche schreibweise überprüfen</w:t>
      </w:r>
    </w:p>
  </w:comment>
  <w:comment w:id="28" w:author="Manuel Dorer" w:date="2021-03-01T11:40:00Z" w:initials="MD">
    <w:p w14:paraId="4809DE20" w14:textId="3B20DE33" w:rsidR="00B063C5" w:rsidRDefault="00B063C5">
      <w:pPr>
        <w:pStyle w:val="Kommentartext"/>
      </w:pPr>
      <w:r>
        <w:rPr>
          <w:rStyle w:val="Kommentarzeichen"/>
        </w:rPr>
        <w:annotationRef/>
      </w:r>
      <w:hyperlink r:id="rId1" w:history="1">
        <w:r w:rsidRPr="00637992">
          <w:rPr>
            <w:rStyle w:val="Hyperlink"/>
          </w:rPr>
          <w:t>https://sebastianraschka.com/blog/2018/model-evaluation-selection-part4.html</w:t>
        </w:r>
      </w:hyperlink>
      <w:r>
        <w:br/>
        <w:t xml:space="preserve">überprüfen was genau holdout und fiffernzieren zwischen val für hyperparameter und val für model vergleich </w:t>
      </w:r>
    </w:p>
  </w:comment>
  <w:comment w:id="44" w:author="Manuel Dorer" w:date="2021-03-01T12:49:00Z" w:initials="MD">
    <w:p w14:paraId="4CFE604A" w14:textId="19519139" w:rsidR="00B063C5" w:rsidRDefault="00B063C5">
      <w:pPr>
        <w:pStyle w:val="Kommentartext"/>
      </w:pPr>
      <w:r>
        <w:rPr>
          <w:rStyle w:val="Kommentarzeichen"/>
        </w:rPr>
        <w:annotationRef/>
      </w:r>
      <w:r>
        <w:t>inwiefern cv für vergleich taug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88720C1" w15:done="0"/>
  <w15:commentEx w15:paraId="66E2DE33" w15:done="0"/>
  <w15:commentEx w15:paraId="2592C69C" w15:done="0"/>
  <w15:commentEx w15:paraId="3D9CBC93" w15:done="0"/>
  <w15:commentEx w15:paraId="011BE176" w15:done="0"/>
  <w15:commentEx w15:paraId="0CAEDFF3" w15:done="0"/>
  <w15:commentEx w15:paraId="72B81B72" w15:done="0"/>
  <w15:commentEx w15:paraId="2BF5D87E" w15:done="0"/>
  <w15:commentEx w15:paraId="012E13A2" w15:done="0"/>
  <w15:commentEx w15:paraId="3A0C9232" w15:done="0"/>
  <w15:commentEx w15:paraId="13C830C0" w15:done="0"/>
  <w15:commentEx w15:paraId="02806338" w15:done="0"/>
  <w15:commentEx w15:paraId="4BFF67D4" w15:done="0"/>
  <w15:commentEx w15:paraId="4809DE20" w15:done="0"/>
  <w15:commentEx w15:paraId="4CFE60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F9519" w16cex:dateUtc="2021-02-23T13:52:00Z"/>
  <w16cex:commentExtensible w16cex:durableId="23DF9567" w16cex:dateUtc="2021-02-23T13:53:00Z"/>
  <w16cex:commentExtensible w16cex:durableId="23DF953E" w16cex:dateUtc="2021-02-23T13:52:00Z"/>
  <w16cex:commentExtensible w16cex:durableId="23DF9584" w16cex:dateUtc="2021-02-23T13:53:00Z"/>
  <w16cex:commentExtensible w16cex:durableId="23DF69EF" w16cex:dateUtc="2021-02-23T10:47:00Z"/>
  <w16cex:commentExtensible w16cex:durableId="23DFCD8A" w16cex:dateUtc="2021-02-23T17:52:00Z"/>
  <w16cex:commentExtensible w16cex:durableId="23E02243" w16cex:dateUtc="2021-02-23T23:54:00Z"/>
  <w16cex:commentExtensible w16cex:durableId="23E02294" w16cex:dateUtc="2021-02-23T23:55:00Z"/>
  <w16cex:commentExtensible w16cex:durableId="23E257F6" w16cex:dateUtc="2021-02-25T16:08:00Z"/>
  <w16cex:commentExtensible w16cex:durableId="23E36104" w16cex:dateUtc="2021-02-26T10:59:00Z"/>
  <w16cex:commentExtensible w16cex:durableId="23E4076B" w16cex:dateUtc="2021-02-26T22:48:00Z"/>
  <w16cex:commentExtensible w16cex:durableId="23E2B69C" w16cex:dateUtc="2021-02-25T22:51:00Z"/>
  <w16cex:commentExtensible w16cex:durableId="23E4C1D1" w16cex:dateUtc="2021-02-27T12:04:00Z"/>
  <w16cex:commentExtensible w16cex:durableId="23E75132" w16cex:dateUtc="2021-03-01T10:40:00Z"/>
  <w16cex:commentExtensible w16cex:durableId="23E76154" w16cex:dateUtc="2021-03-01T11: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88720C1" w16cid:durableId="23DF9519"/>
  <w16cid:commentId w16cid:paraId="66E2DE33" w16cid:durableId="23DF9567"/>
  <w16cid:commentId w16cid:paraId="2592C69C" w16cid:durableId="23DF953E"/>
  <w16cid:commentId w16cid:paraId="3D9CBC93" w16cid:durableId="23DF9584"/>
  <w16cid:commentId w16cid:paraId="011BE176" w16cid:durableId="23DF69EF"/>
  <w16cid:commentId w16cid:paraId="0CAEDFF3" w16cid:durableId="23DFCD8A"/>
  <w16cid:commentId w16cid:paraId="72B81B72" w16cid:durableId="23E02243"/>
  <w16cid:commentId w16cid:paraId="2BF5D87E" w16cid:durableId="23E02294"/>
  <w16cid:commentId w16cid:paraId="012E13A2" w16cid:durableId="23E257F6"/>
  <w16cid:commentId w16cid:paraId="3A0C9232" w16cid:durableId="23E36104"/>
  <w16cid:commentId w16cid:paraId="13C830C0" w16cid:durableId="23E4076B"/>
  <w16cid:commentId w16cid:paraId="02806338" w16cid:durableId="23E2B69C"/>
  <w16cid:commentId w16cid:paraId="4BFF67D4" w16cid:durableId="23E4C1D1"/>
  <w16cid:commentId w16cid:paraId="4809DE20" w16cid:durableId="23E75132"/>
  <w16cid:commentId w16cid:paraId="4CFE604A" w16cid:durableId="23E761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504187" w14:textId="77777777" w:rsidR="00760282" w:rsidRDefault="00760282" w:rsidP="00D4444C">
      <w:pPr>
        <w:spacing w:after="0" w:line="240" w:lineRule="auto"/>
      </w:pPr>
      <w:r>
        <w:separator/>
      </w:r>
    </w:p>
    <w:p w14:paraId="5BEE970F" w14:textId="77777777" w:rsidR="00760282" w:rsidRDefault="00760282"/>
  </w:endnote>
  <w:endnote w:type="continuationSeparator" w:id="0">
    <w:p w14:paraId="2C2A46C1" w14:textId="77777777" w:rsidR="00760282" w:rsidRDefault="00760282" w:rsidP="00D4444C">
      <w:pPr>
        <w:spacing w:after="0" w:line="240" w:lineRule="auto"/>
      </w:pPr>
      <w:r>
        <w:continuationSeparator/>
      </w:r>
    </w:p>
    <w:p w14:paraId="6CE92843" w14:textId="77777777" w:rsidR="00760282" w:rsidRDefault="007602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imbus-sans">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77F7E8" w14:textId="77777777" w:rsidR="00B063C5" w:rsidRDefault="00B063C5">
    <w:pPr>
      <w:pStyle w:val="Fuzeile"/>
    </w:pPr>
  </w:p>
  <w:p w14:paraId="7E771D9E" w14:textId="77777777" w:rsidR="00B063C5" w:rsidRDefault="00B063C5"/>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5484B4" w14:textId="1DEC3BE2" w:rsidR="00B063C5" w:rsidRDefault="00B063C5" w:rsidP="00BF1450">
    <w:r>
      <w:tab/>
    </w:r>
    <w:r>
      <w:tab/>
    </w:r>
    <w:r>
      <w:tab/>
    </w:r>
    <w:r>
      <w:tab/>
    </w:r>
    <w:r>
      <w:tab/>
    </w:r>
    <w:r>
      <w:tab/>
    </w:r>
    <w:r>
      <w:tab/>
    </w:r>
    <w:r>
      <w:tab/>
    </w:r>
    <w:r>
      <w:tab/>
    </w:r>
    <w:r>
      <w:tab/>
    </w:r>
    <w:r>
      <w:tab/>
    </w:r>
    <w:r>
      <w:tab/>
    </w:r>
    <w:r>
      <w:fldChar w:fldCharType="begin"/>
    </w:r>
    <w:r>
      <w:instrText>PAGE   \* MERGEFORMAT</w:instrText>
    </w:r>
    <w:r>
      <w:fldChar w:fldCharType="separate"/>
    </w:r>
    <w: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81661836"/>
      <w:docPartObj>
        <w:docPartGallery w:val="Page Numbers (Bottom of Page)"/>
        <w:docPartUnique/>
      </w:docPartObj>
    </w:sdtPr>
    <w:sdtEndPr/>
    <w:sdtContent>
      <w:p w14:paraId="03ACDB42" w14:textId="32C7DA71" w:rsidR="00B063C5" w:rsidRDefault="00B063C5">
        <w:pPr>
          <w:pStyle w:val="Fuzeile"/>
          <w:jc w:val="right"/>
        </w:pPr>
        <w:r>
          <w:fldChar w:fldCharType="begin"/>
        </w:r>
        <w:r>
          <w:instrText>PAGE   \* MERGEFORMAT</w:instrText>
        </w:r>
        <w:r>
          <w:fldChar w:fldCharType="separate"/>
        </w:r>
        <w:r>
          <w:t>2</w:t>
        </w:r>
        <w:r>
          <w:fldChar w:fldCharType="end"/>
        </w:r>
      </w:p>
    </w:sdtContent>
  </w:sdt>
  <w:p w14:paraId="47C2D121" w14:textId="77777777" w:rsidR="00B063C5" w:rsidRDefault="00B063C5">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DB9545" w14:textId="77777777" w:rsidR="00B063C5" w:rsidRDefault="00B063C5" w:rsidP="00BF1450">
    <w:r>
      <w:tab/>
    </w:r>
    <w:r>
      <w:tab/>
    </w:r>
    <w:r>
      <w:tab/>
    </w:r>
    <w:r>
      <w:tab/>
    </w:r>
    <w:r>
      <w:tab/>
    </w:r>
    <w:r>
      <w:tab/>
    </w:r>
    <w:r>
      <w:tab/>
    </w:r>
    <w:r>
      <w:tab/>
    </w:r>
    <w:r>
      <w:tab/>
    </w:r>
    <w:r>
      <w:tab/>
    </w:r>
    <w:r>
      <w:tab/>
    </w:r>
    <w:r>
      <w:tab/>
    </w:r>
    <w:r>
      <w:fldChar w:fldCharType="begin"/>
    </w:r>
    <w:r>
      <w:instrText>PAGE   \* MERGEFORMAT</w:instrText>
    </w:r>
    <w:r>
      <w:fldChar w:fldCharType="separate"/>
    </w:r>
    <w:r>
      <w:t>1</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9028760"/>
      <w:docPartObj>
        <w:docPartGallery w:val="Page Numbers (Bottom of Page)"/>
        <w:docPartUnique/>
      </w:docPartObj>
    </w:sdtPr>
    <w:sdtEndPr/>
    <w:sdtContent>
      <w:p w14:paraId="5ACE6E79" w14:textId="77777777" w:rsidR="00B063C5" w:rsidRDefault="00B063C5">
        <w:pPr>
          <w:pStyle w:val="Fuzeile"/>
          <w:jc w:val="right"/>
        </w:pPr>
        <w:r>
          <w:fldChar w:fldCharType="begin"/>
        </w:r>
        <w:r>
          <w:instrText>PAGE   \* MERGEFORMAT</w:instrText>
        </w:r>
        <w:r>
          <w:fldChar w:fldCharType="separate"/>
        </w:r>
        <w:r>
          <w:t>2</w:t>
        </w:r>
        <w:r>
          <w:fldChar w:fldCharType="end"/>
        </w:r>
      </w:p>
    </w:sdtContent>
  </w:sdt>
  <w:p w14:paraId="3C710607" w14:textId="77777777" w:rsidR="00B063C5" w:rsidRPr="00E167D9" w:rsidRDefault="00B063C5" w:rsidP="00E167D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EF42FB" w14:textId="77777777" w:rsidR="00760282" w:rsidRDefault="00760282" w:rsidP="00D4444C">
      <w:pPr>
        <w:spacing w:after="0" w:line="240" w:lineRule="auto"/>
      </w:pPr>
      <w:r>
        <w:separator/>
      </w:r>
    </w:p>
    <w:p w14:paraId="77E97824" w14:textId="77777777" w:rsidR="00760282" w:rsidRDefault="00760282"/>
  </w:footnote>
  <w:footnote w:type="continuationSeparator" w:id="0">
    <w:p w14:paraId="35A05C71" w14:textId="77777777" w:rsidR="00760282" w:rsidRDefault="00760282" w:rsidP="00D4444C">
      <w:pPr>
        <w:spacing w:after="0" w:line="240" w:lineRule="auto"/>
      </w:pPr>
      <w:r>
        <w:continuationSeparator/>
      </w:r>
    </w:p>
    <w:p w14:paraId="64072A2C" w14:textId="77777777" w:rsidR="00760282" w:rsidRDefault="0076028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DE2F7D" w14:textId="77777777" w:rsidR="00B063C5" w:rsidRDefault="00B063C5">
    <w:pPr>
      <w:pStyle w:val="Kopfzeile"/>
    </w:pPr>
  </w:p>
  <w:p w14:paraId="0A9512F0" w14:textId="77777777" w:rsidR="00B063C5" w:rsidRDefault="00B063C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EB102D" w14:textId="0B0743EC" w:rsidR="00B063C5" w:rsidRPr="002355F0" w:rsidRDefault="00B063C5" w:rsidP="00187A5B">
    <w:pPr>
      <w:pStyle w:val="Kopfzeile"/>
    </w:pPr>
    <w:r>
      <w:tab/>
    </w:r>
    <w:r>
      <w:tab/>
    </w:r>
    <w:r>
      <w:tab/>
      <w:t xml:space="preserve"> </w:t>
    </w:r>
    <w:fldSimple w:instr=" STYLEREF  &quot;Überschrift 1&quot;  \* MERGEFORMAT ">
      <w:r w:rsidR="00E12441">
        <w:rPr>
          <w:noProof/>
        </w:rPr>
        <w:t>Inhaltsverzeichnis</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CF5DE3" w14:textId="7354E178" w:rsidR="00B063C5" w:rsidRPr="002355F0" w:rsidRDefault="00B063C5" w:rsidP="002355F0">
    <w:pPr>
      <w:pStyle w:val="Kopfzeile"/>
    </w:pPr>
    <w:r>
      <w:tab/>
    </w:r>
    <w:r>
      <w:tab/>
    </w:r>
    <w:r>
      <w:tab/>
    </w:r>
    <w:fldSimple w:instr=" STYLEREF  &quot;Überschrift 1&quot;  \* MERGEFORMAT ">
      <w:r>
        <w:rPr>
          <w:noProof/>
        </w:rPr>
        <w:t>Abstract</w:t>
      </w:r>
    </w:fldSimple>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57E243" w14:textId="6EDEDC9B" w:rsidR="00B063C5" w:rsidRPr="002355F0" w:rsidRDefault="00B063C5" w:rsidP="002355F0">
    <w:pPr>
      <w:pStyle w:val="Kopfzeile"/>
    </w:pPr>
    <w:r w:rsidRPr="003F79A7">
      <w:tab/>
    </w:r>
    <w:r w:rsidRPr="003F79A7">
      <w:tab/>
    </w:r>
    <w:r w:rsidRPr="003F79A7">
      <w:tab/>
    </w:r>
    <w:fldSimple w:instr=" STYLEREF  &quot;Überschrift 1&quot; \n  \* MERGEFORMAT ">
      <w:r w:rsidR="00E12441">
        <w:rPr>
          <w:noProof/>
        </w:rPr>
        <w:t>1</w:t>
      </w:r>
    </w:fldSimple>
    <w:r w:rsidRPr="003F79A7">
      <w:t xml:space="preserve"> </w:t>
    </w:r>
    <w:fldSimple w:instr=" STYLEREF  &quot;Überschrift 1&quot;  \* MERGEFORMAT ">
      <w:r w:rsidR="00E12441">
        <w:rPr>
          <w:noProof/>
        </w:rPr>
        <w:t>Einleitung</w:t>
      </w:r>
    </w:fldSimple>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E4190D" w14:textId="77777777" w:rsidR="00B063C5" w:rsidRDefault="00B063C5">
    <w:pPr>
      <w:pStyle w:val="Kopfzeile"/>
    </w:pPr>
    <w:r>
      <w:tab/>
    </w:r>
    <w:r>
      <w:tab/>
    </w:r>
    <w:r>
      <w:tab/>
      <w:t>Inhaltsverzeichnis</w:t>
    </w:r>
  </w:p>
  <w:p w14:paraId="23A1DEA5" w14:textId="77777777" w:rsidR="00B063C5" w:rsidRPr="00CB5DE2" w:rsidRDefault="00B063C5" w:rsidP="00754ABE">
    <w:pPr>
      <w:tabs>
        <w:tab w:val="left" w:pos="708"/>
        <w:tab w:val="left" w:pos="2469"/>
        <w:tab w:val="left" w:pos="6209"/>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3AB45CA8"/>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CA42E9F"/>
    <w:multiLevelType w:val="hybridMultilevel"/>
    <w:tmpl w:val="8F48316E"/>
    <w:lvl w:ilvl="0" w:tplc="E9F61E8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3670C9C"/>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 w15:restartNumberingAfterBreak="0">
    <w:nsid w:val="170A012D"/>
    <w:multiLevelType w:val="hybridMultilevel"/>
    <w:tmpl w:val="5B96F53E"/>
    <w:lvl w:ilvl="0" w:tplc="0409000F">
      <w:start w:val="1"/>
      <w:numFmt w:val="decimal"/>
      <w:lvlText w:val="%1."/>
      <w:lvlJc w:val="left"/>
      <w:pPr>
        <w:ind w:left="720" w:hanging="360"/>
      </w:pPr>
      <w:rPr>
        <w:rFonts w:hint="default"/>
      </w:rPr>
    </w:lvl>
    <w:lvl w:ilvl="1" w:tplc="E034D9D8">
      <w:start w:val="1"/>
      <w:numFmt w:val="lowerLetter"/>
      <w:pStyle w:val="ba2"/>
      <w:lvlText w:val="%2."/>
      <w:lvlJc w:val="left"/>
      <w:pPr>
        <w:ind w:left="1080" w:hanging="360"/>
      </w:pPr>
      <w:rPr>
        <w:sz w:val="26"/>
        <w:szCs w:val="26"/>
      </w:rPr>
    </w:lvl>
    <w:lvl w:ilvl="2" w:tplc="5832D5F2">
      <w:start w:val="1"/>
      <w:numFmt w:val="lowerRoman"/>
      <w:lvlText w:val="%3."/>
      <w:lvlJc w:val="right"/>
      <w:pPr>
        <w:ind w:left="1440" w:hanging="180"/>
      </w:pPr>
      <w:rPr>
        <w:rFonts w:hint="default"/>
      </w:rPr>
    </w:lvl>
    <w:lvl w:ilvl="3" w:tplc="0409000F">
      <w:start w:val="1"/>
      <w:numFmt w:val="decimal"/>
      <w:lvlText w:val="%4."/>
      <w:lvlJc w:val="left"/>
      <w:pPr>
        <w:ind w:left="1800" w:hanging="360"/>
      </w:pPr>
      <w:rPr>
        <w:rFonts w:hint="default"/>
      </w:rPr>
    </w:lvl>
    <w:lvl w:ilvl="4" w:tplc="3DC055FA">
      <w:start w:val="1"/>
      <w:numFmt w:val="lowerLetter"/>
      <w:lvlText w:val="%5."/>
      <w:lvlJc w:val="left"/>
      <w:pPr>
        <w:ind w:left="2430" w:hanging="360"/>
      </w:pPr>
      <w:rPr>
        <w:rFonts w:hint="default"/>
      </w:r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82388F"/>
    <w:multiLevelType w:val="hybridMultilevel"/>
    <w:tmpl w:val="904E907A"/>
    <w:lvl w:ilvl="0" w:tplc="9B8A634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517E106A"/>
    <w:multiLevelType w:val="hybridMultilevel"/>
    <w:tmpl w:val="DA6885B8"/>
    <w:lvl w:ilvl="0" w:tplc="5C5C9A5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58C8284D"/>
    <w:multiLevelType w:val="hybridMultilevel"/>
    <w:tmpl w:val="197E712E"/>
    <w:lvl w:ilvl="0" w:tplc="E22408E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5B691860"/>
    <w:multiLevelType w:val="hybridMultilevel"/>
    <w:tmpl w:val="AF5C0AE0"/>
    <w:lvl w:ilvl="0" w:tplc="B240CDF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6AB86D6F"/>
    <w:multiLevelType w:val="multilevel"/>
    <w:tmpl w:val="76F051BA"/>
    <w:lvl w:ilvl="0">
      <w:start w:val="1"/>
      <w:numFmt w:val="decimal"/>
      <w:pStyle w:val="ba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8"/>
  </w:num>
  <w:num w:numId="3">
    <w:abstractNumId w:val="2"/>
  </w:num>
  <w:num w:numId="4">
    <w:abstractNumId w:val="0"/>
  </w:num>
  <w:num w:numId="5">
    <w:abstractNumId w:val="4"/>
  </w:num>
  <w:num w:numId="6">
    <w:abstractNumId w:val="7"/>
  </w:num>
  <w:num w:numId="7">
    <w:abstractNumId w:val="1"/>
  </w:num>
  <w:num w:numId="8">
    <w:abstractNumId w:val="6"/>
  </w:num>
  <w:num w:numId="9">
    <w:abstractNumId w:val="5"/>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nuel.Dorer@bwedu.de">
    <w15:presenceInfo w15:providerId="None" w15:userId="Manuel.Dorer@bwedu.de"/>
  </w15:person>
  <w15:person w15:author="Manuel Dorer">
    <w15:presenceInfo w15:providerId="None" w15:userId="Manuel Dor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activeWritingStyle w:appName="MSWord" w:lang="en-US" w:vendorID="64" w:dllVersion="4096" w:nlCheck="1" w:checkStyle="1"/>
  <w:activeWritingStyle w:appName="MSWord" w:lang="de-DE" w:vendorID="64" w:dllVersion="4096" w:nlCheck="1" w:checkStyle="0"/>
  <w:activeWritingStyle w:appName="MSWord" w:lang="en-CA" w:vendorID="64" w:dllVersion="4096" w:nlCheck="1" w:checkStyle="0"/>
  <w:activeWritingStyle w:appName="MSWord" w:lang="en-US" w:vendorID="64" w:dllVersion="6" w:nlCheck="1" w:checkStyle="1"/>
  <w:activeWritingStyle w:appName="MSWord" w:lang="en-US" w:vendorID="64" w:dllVersion="0" w:nlCheck="1" w:checkStyle="0"/>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Q1NjOyMDUxNDE1MbNU0lEKTi0uzszPAykwNakFABpR+p8tAAAA"/>
  </w:docVars>
  <w:rsids>
    <w:rsidRoot w:val="00F0644A"/>
    <w:rsid w:val="0000251A"/>
    <w:rsid w:val="00002AE1"/>
    <w:rsid w:val="00005CB3"/>
    <w:rsid w:val="00011893"/>
    <w:rsid w:val="00012DD9"/>
    <w:rsid w:val="000171A0"/>
    <w:rsid w:val="00032087"/>
    <w:rsid w:val="00036218"/>
    <w:rsid w:val="00036F77"/>
    <w:rsid w:val="0004021E"/>
    <w:rsid w:val="00041D6B"/>
    <w:rsid w:val="00044227"/>
    <w:rsid w:val="00047DE6"/>
    <w:rsid w:val="000538A3"/>
    <w:rsid w:val="00054FDB"/>
    <w:rsid w:val="000739E7"/>
    <w:rsid w:val="00083260"/>
    <w:rsid w:val="00083720"/>
    <w:rsid w:val="0008424A"/>
    <w:rsid w:val="00086DE8"/>
    <w:rsid w:val="000876C1"/>
    <w:rsid w:val="0009006A"/>
    <w:rsid w:val="0009581F"/>
    <w:rsid w:val="00095943"/>
    <w:rsid w:val="000A6841"/>
    <w:rsid w:val="000B23CE"/>
    <w:rsid w:val="000B3E61"/>
    <w:rsid w:val="000C08A6"/>
    <w:rsid w:val="000C1E00"/>
    <w:rsid w:val="000C1E91"/>
    <w:rsid w:val="000C5FDE"/>
    <w:rsid w:val="000D08B2"/>
    <w:rsid w:val="000D268F"/>
    <w:rsid w:val="000D3ACA"/>
    <w:rsid w:val="000E2898"/>
    <w:rsid w:val="000E36F8"/>
    <w:rsid w:val="000E376F"/>
    <w:rsid w:val="000E5845"/>
    <w:rsid w:val="000E7B5E"/>
    <w:rsid w:val="000F2D2C"/>
    <w:rsid w:val="001009EB"/>
    <w:rsid w:val="001020F5"/>
    <w:rsid w:val="00107D4C"/>
    <w:rsid w:val="00111806"/>
    <w:rsid w:val="00111D33"/>
    <w:rsid w:val="00112CD1"/>
    <w:rsid w:val="001172D5"/>
    <w:rsid w:val="00117E01"/>
    <w:rsid w:val="00120449"/>
    <w:rsid w:val="00133DFF"/>
    <w:rsid w:val="001355B6"/>
    <w:rsid w:val="00141E14"/>
    <w:rsid w:val="00143246"/>
    <w:rsid w:val="001440C1"/>
    <w:rsid w:val="001444DB"/>
    <w:rsid w:val="0014724B"/>
    <w:rsid w:val="00150413"/>
    <w:rsid w:val="001514DC"/>
    <w:rsid w:val="00152577"/>
    <w:rsid w:val="00153AA5"/>
    <w:rsid w:val="00153BAC"/>
    <w:rsid w:val="0016246F"/>
    <w:rsid w:val="00164A03"/>
    <w:rsid w:val="001705B5"/>
    <w:rsid w:val="00172A53"/>
    <w:rsid w:val="001760AF"/>
    <w:rsid w:val="00176250"/>
    <w:rsid w:val="00180474"/>
    <w:rsid w:val="00181FB7"/>
    <w:rsid w:val="001844EC"/>
    <w:rsid w:val="00187A5B"/>
    <w:rsid w:val="00187F5F"/>
    <w:rsid w:val="0019666D"/>
    <w:rsid w:val="00196A02"/>
    <w:rsid w:val="001A7C9D"/>
    <w:rsid w:val="001B0604"/>
    <w:rsid w:val="001B3DFA"/>
    <w:rsid w:val="001B42F4"/>
    <w:rsid w:val="001C2AEE"/>
    <w:rsid w:val="001C3632"/>
    <w:rsid w:val="001C56F4"/>
    <w:rsid w:val="001C6EF8"/>
    <w:rsid w:val="001D1211"/>
    <w:rsid w:val="001D2616"/>
    <w:rsid w:val="001D4651"/>
    <w:rsid w:val="001D79C2"/>
    <w:rsid w:val="001E4A4C"/>
    <w:rsid w:val="001E50F2"/>
    <w:rsid w:val="001E6F67"/>
    <w:rsid w:val="001E7F79"/>
    <w:rsid w:val="001F0A64"/>
    <w:rsid w:val="001F354A"/>
    <w:rsid w:val="001F36A0"/>
    <w:rsid w:val="001F4836"/>
    <w:rsid w:val="001F55E4"/>
    <w:rsid w:val="001F78AC"/>
    <w:rsid w:val="00200466"/>
    <w:rsid w:val="00200B07"/>
    <w:rsid w:val="002016CE"/>
    <w:rsid w:val="00201E5C"/>
    <w:rsid w:val="00203469"/>
    <w:rsid w:val="00204EDF"/>
    <w:rsid w:val="002079D1"/>
    <w:rsid w:val="0021022F"/>
    <w:rsid w:val="0021491F"/>
    <w:rsid w:val="0022050C"/>
    <w:rsid w:val="0022173F"/>
    <w:rsid w:val="0022181E"/>
    <w:rsid w:val="00223D8D"/>
    <w:rsid w:val="00226136"/>
    <w:rsid w:val="002270FD"/>
    <w:rsid w:val="00233BB2"/>
    <w:rsid w:val="002355F0"/>
    <w:rsid w:val="002425DC"/>
    <w:rsid w:val="002433B8"/>
    <w:rsid w:val="002441DD"/>
    <w:rsid w:val="00244A7B"/>
    <w:rsid w:val="002452F8"/>
    <w:rsid w:val="00247456"/>
    <w:rsid w:val="00247F91"/>
    <w:rsid w:val="002509F0"/>
    <w:rsid w:val="00253A20"/>
    <w:rsid w:val="0025561E"/>
    <w:rsid w:val="00257199"/>
    <w:rsid w:val="002576AA"/>
    <w:rsid w:val="002617B3"/>
    <w:rsid w:val="002655DD"/>
    <w:rsid w:val="00270D4F"/>
    <w:rsid w:val="00271B81"/>
    <w:rsid w:val="00273593"/>
    <w:rsid w:val="00277C2A"/>
    <w:rsid w:val="00280BF3"/>
    <w:rsid w:val="00284003"/>
    <w:rsid w:val="00284BC8"/>
    <w:rsid w:val="002854BA"/>
    <w:rsid w:val="00285725"/>
    <w:rsid w:val="0028770E"/>
    <w:rsid w:val="00287E19"/>
    <w:rsid w:val="00294C47"/>
    <w:rsid w:val="00295D48"/>
    <w:rsid w:val="00296478"/>
    <w:rsid w:val="0029776B"/>
    <w:rsid w:val="002A0969"/>
    <w:rsid w:val="002A09C7"/>
    <w:rsid w:val="002A7A70"/>
    <w:rsid w:val="002B0F83"/>
    <w:rsid w:val="002B154D"/>
    <w:rsid w:val="002B5FD6"/>
    <w:rsid w:val="002B61AF"/>
    <w:rsid w:val="002B7B76"/>
    <w:rsid w:val="002C54A1"/>
    <w:rsid w:val="002D321C"/>
    <w:rsid w:val="002D33E5"/>
    <w:rsid w:val="002D5C1C"/>
    <w:rsid w:val="002D641A"/>
    <w:rsid w:val="002E13D4"/>
    <w:rsid w:val="002E5F17"/>
    <w:rsid w:val="002F1797"/>
    <w:rsid w:val="002F70EC"/>
    <w:rsid w:val="002F7F54"/>
    <w:rsid w:val="00300611"/>
    <w:rsid w:val="00301C34"/>
    <w:rsid w:val="0030302C"/>
    <w:rsid w:val="00306C68"/>
    <w:rsid w:val="00307664"/>
    <w:rsid w:val="00311D07"/>
    <w:rsid w:val="00313608"/>
    <w:rsid w:val="003155C3"/>
    <w:rsid w:val="00315AEB"/>
    <w:rsid w:val="00315F3A"/>
    <w:rsid w:val="003164DE"/>
    <w:rsid w:val="00320534"/>
    <w:rsid w:val="003225DF"/>
    <w:rsid w:val="003226E0"/>
    <w:rsid w:val="00322727"/>
    <w:rsid w:val="00323227"/>
    <w:rsid w:val="00326FE1"/>
    <w:rsid w:val="00331486"/>
    <w:rsid w:val="003315DA"/>
    <w:rsid w:val="00335E24"/>
    <w:rsid w:val="003438E1"/>
    <w:rsid w:val="00343BE8"/>
    <w:rsid w:val="00344DF8"/>
    <w:rsid w:val="00344FDF"/>
    <w:rsid w:val="00346ADD"/>
    <w:rsid w:val="00354FAC"/>
    <w:rsid w:val="003574C7"/>
    <w:rsid w:val="00363ABF"/>
    <w:rsid w:val="00366DDD"/>
    <w:rsid w:val="003675A4"/>
    <w:rsid w:val="0036780B"/>
    <w:rsid w:val="003710E7"/>
    <w:rsid w:val="00373278"/>
    <w:rsid w:val="00376095"/>
    <w:rsid w:val="0038040D"/>
    <w:rsid w:val="00386ED3"/>
    <w:rsid w:val="003908EC"/>
    <w:rsid w:val="003911F3"/>
    <w:rsid w:val="0039473A"/>
    <w:rsid w:val="00396F22"/>
    <w:rsid w:val="00397638"/>
    <w:rsid w:val="003978FA"/>
    <w:rsid w:val="003A2898"/>
    <w:rsid w:val="003B0CAE"/>
    <w:rsid w:val="003B35B0"/>
    <w:rsid w:val="003B3F62"/>
    <w:rsid w:val="003B5AA0"/>
    <w:rsid w:val="003B6E81"/>
    <w:rsid w:val="003C07E1"/>
    <w:rsid w:val="003C562A"/>
    <w:rsid w:val="003D59E7"/>
    <w:rsid w:val="003D6256"/>
    <w:rsid w:val="003E5F95"/>
    <w:rsid w:val="003E6455"/>
    <w:rsid w:val="003E72CF"/>
    <w:rsid w:val="003F0C67"/>
    <w:rsid w:val="003F14E6"/>
    <w:rsid w:val="003F16B3"/>
    <w:rsid w:val="003F79A7"/>
    <w:rsid w:val="003F7F89"/>
    <w:rsid w:val="004002A4"/>
    <w:rsid w:val="00402F59"/>
    <w:rsid w:val="00407AB8"/>
    <w:rsid w:val="004103FF"/>
    <w:rsid w:val="004159D3"/>
    <w:rsid w:val="004172F9"/>
    <w:rsid w:val="00421628"/>
    <w:rsid w:val="00422813"/>
    <w:rsid w:val="00422A85"/>
    <w:rsid w:val="00424663"/>
    <w:rsid w:val="00424CF2"/>
    <w:rsid w:val="00425660"/>
    <w:rsid w:val="00425787"/>
    <w:rsid w:val="00431FFB"/>
    <w:rsid w:val="0043551D"/>
    <w:rsid w:val="00436AB9"/>
    <w:rsid w:val="00440E05"/>
    <w:rsid w:val="00441462"/>
    <w:rsid w:val="00441F41"/>
    <w:rsid w:val="00445594"/>
    <w:rsid w:val="00445C9D"/>
    <w:rsid w:val="00446B7C"/>
    <w:rsid w:val="00451F01"/>
    <w:rsid w:val="0045622C"/>
    <w:rsid w:val="00460414"/>
    <w:rsid w:val="00462275"/>
    <w:rsid w:val="00465909"/>
    <w:rsid w:val="00465A3A"/>
    <w:rsid w:val="00466D52"/>
    <w:rsid w:val="004731F0"/>
    <w:rsid w:val="00475CB0"/>
    <w:rsid w:val="00476926"/>
    <w:rsid w:val="00477536"/>
    <w:rsid w:val="004801E5"/>
    <w:rsid w:val="0048061F"/>
    <w:rsid w:val="004832D9"/>
    <w:rsid w:val="00484387"/>
    <w:rsid w:val="00487196"/>
    <w:rsid w:val="004911A7"/>
    <w:rsid w:val="0049141E"/>
    <w:rsid w:val="0049474D"/>
    <w:rsid w:val="004A236C"/>
    <w:rsid w:val="004A2506"/>
    <w:rsid w:val="004A3E68"/>
    <w:rsid w:val="004A480A"/>
    <w:rsid w:val="004B1B21"/>
    <w:rsid w:val="004C1D52"/>
    <w:rsid w:val="004D1994"/>
    <w:rsid w:val="004D3AA4"/>
    <w:rsid w:val="004D3B34"/>
    <w:rsid w:val="004D4920"/>
    <w:rsid w:val="004E0920"/>
    <w:rsid w:val="004E0CEA"/>
    <w:rsid w:val="004E202B"/>
    <w:rsid w:val="004E4578"/>
    <w:rsid w:val="004E46EF"/>
    <w:rsid w:val="004E7487"/>
    <w:rsid w:val="004F0DD6"/>
    <w:rsid w:val="004F1009"/>
    <w:rsid w:val="004F38ED"/>
    <w:rsid w:val="0050188F"/>
    <w:rsid w:val="00511053"/>
    <w:rsid w:val="00512BFB"/>
    <w:rsid w:val="00513F9C"/>
    <w:rsid w:val="005151BC"/>
    <w:rsid w:val="00521196"/>
    <w:rsid w:val="00521AAC"/>
    <w:rsid w:val="00521CBD"/>
    <w:rsid w:val="0053093E"/>
    <w:rsid w:val="00540EF7"/>
    <w:rsid w:val="00544378"/>
    <w:rsid w:val="005460A4"/>
    <w:rsid w:val="005516FC"/>
    <w:rsid w:val="00555FDF"/>
    <w:rsid w:val="00557581"/>
    <w:rsid w:val="00560F18"/>
    <w:rsid w:val="0056281B"/>
    <w:rsid w:val="00562998"/>
    <w:rsid w:val="00563B07"/>
    <w:rsid w:val="00572D4C"/>
    <w:rsid w:val="005741B1"/>
    <w:rsid w:val="00575D4F"/>
    <w:rsid w:val="00581961"/>
    <w:rsid w:val="00583301"/>
    <w:rsid w:val="0058339B"/>
    <w:rsid w:val="00583D1D"/>
    <w:rsid w:val="00584E13"/>
    <w:rsid w:val="00590515"/>
    <w:rsid w:val="00591914"/>
    <w:rsid w:val="00592413"/>
    <w:rsid w:val="00592C32"/>
    <w:rsid w:val="00595507"/>
    <w:rsid w:val="0059756F"/>
    <w:rsid w:val="005A24A0"/>
    <w:rsid w:val="005A4D7F"/>
    <w:rsid w:val="005B2EA7"/>
    <w:rsid w:val="005C1B01"/>
    <w:rsid w:val="005C2FEB"/>
    <w:rsid w:val="005C4FB9"/>
    <w:rsid w:val="005C7145"/>
    <w:rsid w:val="005C75AB"/>
    <w:rsid w:val="005D48B9"/>
    <w:rsid w:val="005D4F2B"/>
    <w:rsid w:val="005E5B46"/>
    <w:rsid w:val="005F1B79"/>
    <w:rsid w:val="005F4CAA"/>
    <w:rsid w:val="005F576D"/>
    <w:rsid w:val="00600EFB"/>
    <w:rsid w:val="006068B9"/>
    <w:rsid w:val="00606AC5"/>
    <w:rsid w:val="00610829"/>
    <w:rsid w:val="00614304"/>
    <w:rsid w:val="006227B9"/>
    <w:rsid w:val="00625E9B"/>
    <w:rsid w:val="006306DB"/>
    <w:rsid w:val="00636DFD"/>
    <w:rsid w:val="00637581"/>
    <w:rsid w:val="00641CA5"/>
    <w:rsid w:val="006442BF"/>
    <w:rsid w:val="00645776"/>
    <w:rsid w:val="00646836"/>
    <w:rsid w:val="00647F14"/>
    <w:rsid w:val="00652DE7"/>
    <w:rsid w:val="006552A1"/>
    <w:rsid w:val="00672C9E"/>
    <w:rsid w:val="00673408"/>
    <w:rsid w:val="00673660"/>
    <w:rsid w:val="006753BF"/>
    <w:rsid w:val="00680301"/>
    <w:rsid w:val="00680554"/>
    <w:rsid w:val="00680CA2"/>
    <w:rsid w:val="006829CF"/>
    <w:rsid w:val="0068333D"/>
    <w:rsid w:val="00683EFF"/>
    <w:rsid w:val="00687779"/>
    <w:rsid w:val="00690508"/>
    <w:rsid w:val="0069361A"/>
    <w:rsid w:val="00695CB1"/>
    <w:rsid w:val="0069640E"/>
    <w:rsid w:val="00696BA0"/>
    <w:rsid w:val="006A2B53"/>
    <w:rsid w:val="006A3D7E"/>
    <w:rsid w:val="006A3DAF"/>
    <w:rsid w:val="006A72EF"/>
    <w:rsid w:val="006B50AD"/>
    <w:rsid w:val="006C187A"/>
    <w:rsid w:val="006C2D41"/>
    <w:rsid w:val="006C3BF5"/>
    <w:rsid w:val="006C4875"/>
    <w:rsid w:val="006C55D1"/>
    <w:rsid w:val="006C5EFB"/>
    <w:rsid w:val="006C7493"/>
    <w:rsid w:val="006C7F00"/>
    <w:rsid w:val="006D043F"/>
    <w:rsid w:val="006E2721"/>
    <w:rsid w:val="006E3D82"/>
    <w:rsid w:val="006E48C6"/>
    <w:rsid w:val="006E75C0"/>
    <w:rsid w:val="006F0A1D"/>
    <w:rsid w:val="006F0D3D"/>
    <w:rsid w:val="006F373D"/>
    <w:rsid w:val="006F7C77"/>
    <w:rsid w:val="007039D4"/>
    <w:rsid w:val="0070670D"/>
    <w:rsid w:val="007113A9"/>
    <w:rsid w:val="0071140B"/>
    <w:rsid w:val="00711AC6"/>
    <w:rsid w:val="00712910"/>
    <w:rsid w:val="00715343"/>
    <w:rsid w:val="0071554D"/>
    <w:rsid w:val="00722F94"/>
    <w:rsid w:val="0072541C"/>
    <w:rsid w:val="00725C99"/>
    <w:rsid w:val="0072693D"/>
    <w:rsid w:val="007320C7"/>
    <w:rsid w:val="00737F04"/>
    <w:rsid w:val="0074097E"/>
    <w:rsid w:val="007447ED"/>
    <w:rsid w:val="007459E5"/>
    <w:rsid w:val="00745F17"/>
    <w:rsid w:val="00746821"/>
    <w:rsid w:val="0074777D"/>
    <w:rsid w:val="00750D81"/>
    <w:rsid w:val="00751FF1"/>
    <w:rsid w:val="0075400E"/>
    <w:rsid w:val="007542E9"/>
    <w:rsid w:val="00754ABE"/>
    <w:rsid w:val="00755B86"/>
    <w:rsid w:val="00755B9C"/>
    <w:rsid w:val="00760282"/>
    <w:rsid w:val="007603C3"/>
    <w:rsid w:val="0076071C"/>
    <w:rsid w:val="00762B32"/>
    <w:rsid w:val="00763961"/>
    <w:rsid w:val="00765799"/>
    <w:rsid w:val="00771050"/>
    <w:rsid w:val="00774129"/>
    <w:rsid w:val="00776894"/>
    <w:rsid w:val="00777724"/>
    <w:rsid w:val="0078020C"/>
    <w:rsid w:val="00780A25"/>
    <w:rsid w:val="00781E4C"/>
    <w:rsid w:val="007855B0"/>
    <w:rsid w:val="00786324"/>
    <w:rsid w:val="007863C2"/>
    <w:rsid w:val="007905DA"/>
    <w:rsid w:val="007916D1"/>
    <w:rsid w:val="0079355F"/>
    <w:rsid w:val="0079364F"/>
    <w:rsid w:val="00796F6B"/>
    <w:rsid w:val="007A2B7A"/>
    <w:rsid w:val="007A4347"/>
    <w:rsid w:val="007A4A28"/>
    <w:rsid w:val="007B08B0"/>
    <w:rsid w:val="007B78C7"/>
    <w:rsid w:val="007C58E6"/>
    <w:rsid w:val="007D5AED"/>
    <w:rsid w:val="007D5DA0"/>
    <w:rsid w:val="007D6854"/>
    <w:rsid w:val="007E0F24"/>
    <w:rsid w:val="007E1EAB"/>
    <w:rsid w:val="007E3581"/>
    <w:rsid w:val="007E37BE"/>
    <w:rsid w:val="007E3A54"/>
    <w:rsid w:val="007E7A01"/>
    <w:rsid w:val="007F4312"/>
    <w:rsid w:val="007F7826"/>
    <w:rsid w:val="00800A67"/>
    <w:rsid w:val="008018CE"/>
    <w:rsid w:val="00803EFF"/>
    <w:rsid w:val="00804FAE"/>
    <w:rsid w:val="008054BC"/>
    <w:rsid w:val="008056AE"/>
    <w:rsid w:val="00811083"/>
    <w:rsid w:val="00812E2A"/>
    <w:rsid w:val="008151CD"/>
    <w:rsid w:val="00817190"/>
    <w:rsid w:val="0081737D"/>
    <w:rsid w:val="00820B50"/>
    <w:rsid w:val="008322D4"/>
    <w:rsid w:val="00833224"/>
    <w:rsid w:val="00834C70"/>
    <w:rsid w:val="00841F86"/>
    <w:rsid w:val="00842E4A"/>
    <w:rsid w:val="00843808"/>
    <w:rsid w:val="00844EB1"/>
    <w:rsid w:val="00845C7F"/>
    <w:rsid w:val="0084724D"/>
    <w:rsid w:val="008477E1"/>
    <w:rsid w:val="00852298"/>
    <w:rsid w:val="00853F9F"/>
    <w:rsid w:val="008568C2"/>
    <w:rsid w:val="008569D2"/>
    <w:rsid w:val="00856C8B"/>
    <w:rsid w:val="00861241"/>
    <w:rsid w:val="008641D2"/>
    <w:rsid w:val="00867040"/>
    <w:rsid w:val="0087368D"/>
    <w:rsid w:val="008744D7"/>
    <w:rsid w:val="00880DEB"/>
    <w:rsid w:val="00882E73"/>
    <w:rsid w:val="008850AA"/>
    <w:rsid w:val="00885A12"/>
    <w:rsid w:val="00891B41"/>
    <w:rsid w:val="008929D8"/>
    <w:rsid w:val="00894299"/>
    <w:rsid w:val="00894375"/>
    <w:rsid w:val="008979BD"/>
    <w:rsid w:val="008A15C7"/>
    <w:rsid w:val="008A51EE"/>
    <w:rsid w:val="008A5AA1"/>
    <w:rsid w:val="008A6EBA"/>
    <w:rsid w:val="008A6FD7"/>
    <w:rsid w:val="008B3128"/>
    <w:rsid w:val="008B5EE0"/>
    <w:rsid w:val="008B67F0"/>
    <w:rsid w:val="008C2E5E"/>
    <w:rsid w:val="008C3724"/>
    <w:rsid w:val="008C69E1"/>
    <w:rsid w:val="008C6E12"/>
    <w:rsid w:val="008C7991"/>
    <w:rsid w:val="008C7F23"/>
    <w:rsid w:val="008D2AC5"/>
    <w:rsid w:val="008D42AB"/>
    <w:rsid w:val="008D6659"/>
    <w:rsid w:val="008D6F86"/>
    <w:rsid w:val="008D7784"/>
    <w:rsid w:val="008E0AAF"/>
    <w:rsid w:val="008F0ECF"/>
    <w:rsid w:val="008F1A54"/>
    <w:rsid w:val="008F38BF"/>
    <w:rsid w:val="008F7CFC"/>
    <w:rsid w:val="00900D5B"/>
    <w:rsid w:val="00902AD1"/>
    <w:rsid w:val="00903251"/>
    <w:rsid w:val="00903AEC"/>
    <w:rsid w:val="009044E4"/>
    <w:rsid w:val="009073B9"/>
    <w:rsid w:val="009077C1"/>
    <w:rsid w:val="00910628"/>
    <w:rsid w:val="009170CF"/>
    <w:rsid w:val="00917C07"/>
    <w:rsid w:val="00925A12"/>
    <w:rsid w:val="009301D3"/>
    <w:rsid w:val="009343E7"/>
    <w:rsid w:val="00934FF0"/>
    <w:rsid w:val="0093663F"/>
    <w:rsid w:val="0094197C"/>
    <w:rsid w:val="00943369"/>
    <w:rsid w:val="00944D75"/>
    <w:rsid w:val="00945884"/>
    <w:rsid w:val="009515E6"/>
    <w:rsid w:val="00952BE0"/>
    <w:rsid w:val="0095324E"/>
    <w:rsid w:val="009534B0"/>
    <w:rsid w:val="009549BE"/>
    <w:rsid w:val="009615E0"/>
    <w:rsid w:val="0096509E"/>
    <w:rsid w:val="009666BE"/>
    <w:rsid w:val="00966EDD"/>
    <w:rsid w:val="00966FB7"/>
    <w:rsid w:val="00967A0F"/>
    <w:rsid w:val="00972D54"/>
    <w:rsid w:val="009765CE"/>
    <w:rsid w:val="00977BA9"/>
    <w:rsid w:val="009805F5"/>
    <w:rsid w:val="00980E8F"/>
    <w:rsid w:val="009816DD"/>
    <w:rsid w:val="00982725"/>
    <w:rsid w:val="0098510C"/>
    <w:rsid w:val="00985A1A"/>
    <w:rsid w:val="00986BF6"/>
    <w:rsid w:val="00990780"/>
    <w:rsid w:val="009913A7"/>
    <w:rsid w:val="009924CB"/>
    <w:rsid w:val="0099389A"/>
    <w:rsid w:val="00994B0D"/>
    <w:rsid w:val="00996708"/>
    <w:rsid w:val="00996E2C"/>
    <w:rsid w:val="00997E0F"/>
    <w:rsid w:val="009A4BB2"/>
    <w:rsid w:val="009A5147"/>
    <w:rsid w:val="009B53DC"/>
    <w:rsid w:val="009B6439"/>
    <w:rsid w:val="009C3161"/>
    <w:rsid w:val="009C32AB"/>
    <w:rsid w:val="009C4969"/>
    <w:rsid w:val="009C6571"/>
    <w:rsid w:val="009C7E3D"/>
    <w:rsid w:val="009D0D7A"/>
    <w:rsid w:val="009D1614"/>
    <w:rsid w:val="009D1A24"/>
    <w:rsid w:val="009D5698"/>
    <w:rsid w:val="009E6EA0"/>
    <w:rsid w:val="009F0376"/>
    <w:rsid w:val="009F1F7F"/>
    <w:rsid w:val="009F6E48"/>
    <w:rsid w:val="00A00F97"/>
    <w:rsid w:val="00A010F7"/>
    <w:rsid w:val="00A016B8"/>
    <w:rsid w:val="00A02799"/>
    <w:rsid w:val="00A075D4"/>
    <w:rsid w:val="00A11A87"/>
    <w:rsid w:val="00A12C25"/>
    <w:rsid w:val="00A172EF"/>
    <w:rsid w:val="00A209D3"/>
    <w:rsid w:val="00A20D2A"/>
    <w:rsid w:val="00A233B0"/>
    <w:rsid w:val="00A23B2E"/>
    <w:rsid w:val="00A245D5"/>
    <w:rsid w:val="00A25606"/>
    <w:rsid w:val="00A3112B"/>
    <w:rsid w:val="00A31E2D"/>
    <w:rsid w:val="00A367D6"/>
    <w:rsid w:val="00A378F6"/>
    <w:rsid w:val="00A4067C"/>
    <w:rsid w:val="00A40FCE"/>
    <w:rsid w:val="00A4151B"/>
    <w:rsid w:val="00A44045"/>
    <w:rsid w:val="00A446AD"/>
    <w:rsid w:val="00A47306"/>
    <w:rsid w:val="00A534A3"/>
    <w:rsid w:val="00A56A1D"/>
    <w:rsid w:val="00A60118"/>
    <w:rsid w:val="00A6377A"/>
    <w:rsid w:val="00A64526"/>
    <w:rsid w:val="00A65547"/>
    <w:rsid w:val="00A65E36"/>
    <w:rsid w:val="00A67C4A"/>
    <w:rsid w:val="00A73257"/>
    <w:rsid w:val="00A7379C"/>
    <w:rsid w:val="00A82A2B"/>
    <w:rsid w:val="00A87DF2"/>
    <w:rsid w:val="00A87E92"/>
    <w:rsid w:val="00A93AEE"/>
    <w:rsid w:val="00A9424F"/>
    <w:rsid w:val="00AA2453"/>
    <w:rsid w:val="00AA2A44"/>
    <w:rsid w:val="00AA33B1"/>
    <w:rsid w:val="00AA3685"/>
    <w:rsid w:val="00AA5870"/>
    <w:rsid w:val="00AB110B"/>
    <w:rsid w:val="00AB383A"/>
    <w:rsid w:val="00AB5786"/>
    <w:rsid w:val="00AB5DF3"/>
    <w:rsid w:val="00AB72A9"/>
    <w:rsid w:val="00AB7719"/>
    <w:rsid w:val="00AC27B3"/>
    <w:rsid w:val="00AC2DBC"/>
    <w:rsid w:val="00AC2FC5"/>
    <w:rsid w:val="00AC6BD1"/>
    <w:rsid w:val="00AD1F72"/>
    <w:rsid w:val="00AD268D"/>
    <w:rsid w:val="00AE3CF2"/>
    <w:rsid w:val="00AE4808"/>
    <w:rsid w:val="00AF0E97"/>
    <w:rsid w:val="00AF4D1B"/>
    <w:rsid w:val="00AF6103"/>
    <w:rsid w:val="00B00956"/>
    <w:rsid w:val="00B0211F"/>
    <w:rsid w:val="00B036ED"/>
    <w:rsid w:val="00B038B3"/>
    <w:rsid w:val="00B0505F"/>
    <w:rsid w:val="00B05D31"/>
    <w:rsid w:val="00B06018"/>
    <w:rsid w:val="00B063C5"/>
    <w:rsid w:val="00B1200F"/>
    <w:rsid w:val="00B12C35"/>
    <w:rsid w:val="00B12D90"/>
    <w:rsid w:val="00B13B76"/>
    <w:rsid w:val="00B14307"/>
    <w:rsid w:val="00B1598B"/>
    <w:rsid w:val="00B22921"/>
    <w:rsid w:val="00B2444E"/>
    <w:rsid w:val="00B25A64"/>
    <w:rsid w:val="00B25D47"/>
    <w:rsid w:val="00B304C3"/>
    <w:rsid w:val="00B33B32"/>
    <w:rsid w:val="00B341AF"/>
    <w:rsid w:val="00B344B0"/>
    <w:rsid w:val="00B41245"/>
    <w:rsid w:val="00B44D27"/>
    <w:rsid w:val="00B526C6"/>
    <w:rsid w:val="00B53158"/>
    <w:rsid w:val="00B5470D"/>
    <w:rsid w:val="00B56403"/>
    <w:rsid w:val="00B57389"/>
    <w:rsid w:val="00B63457"/>
    <w:rsid w:val="00B6594E"/>
    <w:rsid w:val="00B660EE"/>
    <w:rsid w:val="00B66409"/>
    <w:rsid w:val="00B67F2A"/>
    <w:rsid w:val="00B70F22"/>
    <w:rsid w:val="00B73FC3"/>
    <w:rsid w:val="00B767C0"/>
    <w:rsid w:val="00B77ABF"/>
    <w:rsid w:val="00B84A78"/>
    <w:rsid w:val="00B9084E"/>
    <w:rsid w:val="00B933B5"/>
    <w:rsid w:val="00B94BD8"/>
    <w:rsid w:val="00BA3CC2"/>
    <w:rsid w:val="00BA44C6"/>
    <w:rsid w:val="00BA44DE"/>
    <w:rsid w:val="00BA4614"/>
    <w:rsid w:val="00BA4994"/>
    <w:rsid w:val="00BA5544"/>
    <w:rsid w:val="00BB1A39"/>
    <w:rsid w:val="00BB1E45"/>
    <w:rsid w:val="00BB73A8"/>
    <w:rsid w:val="00BC02DD"/>
    <w:rsid w:val="00BC1E64"/>
    <w:rsid w:val="00BC7BB7"/>
    <w:rsid w:val="00BD404D"/>
    <w:rsid w:val="00BD5DFC"/>
    <w:rsid w:val="00BD72D2"/>
    <w:rsid w:val="00BE12CE"/>
    <w:rsid w:val="00BE41AD"/>
    <w:rsid w:val="00BF0994"/>
    <w:rsid w:val="00BF1450"/>
    <w:rsid w:val="00BF23BC"/>
    <w:rsid w:val="00BF2A22"/>
    <w:rsid w:val="00BF42E6"/>
    <w:rsid w:val="00BF7D57"/>
    <w:rsid w:val="00BF7F1E"/>
    <w:rsid w:val="00C029FB"/>
    <w:rsid w:val="00C07E62"/>
    <w:rsid w:val="00C127E6"/>
    <w:rsid w:val="00C1284D"/>
    <w:rsid w:val="00C1381F"/>
    <w:rsid w:val="00C13B30"/>
    <w:rsid w:val="00C1498D"/>
    <w:rsid w:val="00C155FD"/>
    <w:rsid w:val="00C20698"/>
    <w:rsid w:val="00C2122D"/>
    <w:rsid w:val="00C27F7E"/>
    <w:rsid w:val="00C31636"/>
    <w:rsid w:val="00C33E49"/>
    <w:rsid w:val="00C373C9"/>
    <w:rsid w:val="00C411F6"/>
    <w:rsid w:val="00C422DA"/>
    <w:rsid w:val="00C43CDA"/>
    <w:rsid w:val="00C446E4"/>
    <w:rsid w:val="00C456B6"/>
    <w:rsid w:val="00C47D58"/>
    <w:rsid w:val="00C549F4"/>
    <w:rsid w:val="00C55C71"/>
    <w:rsid w:val="00C60F4B"/>
    <w:rsid w:val="00C6168B"/>
    <w:rsid w:val="00C6707D"/>
    <w:rsid w:val="00C67511"/>
    <w:rsid w:val="00C71BEE"/>
    <w:rsid w:val="00C734EF"/>
    <w:rsid w:val="00C73641"/>
    <w:rsid w:val="00C739E4"/>
    <w:rsid w:val="00C7708B"/>
    <w:rsid w:val="00C81018"/>
    <w:rsid w:val="00C85588"/>
    <w:rsid w:val="00C97C2A"/>
    <w:rsid w:val="00CA1A20"/>
    <w:rsid w:val="00CA3282"/>
    <w:rsid w:val="00CA367E"/>
    <w:rsid w:val="00CA6AB0"/>
    <w:rsid w:val="00CB0891"/>
    <w:rsid w:val="00CB3A70"/>
    <w:rsid w:val="00CB52E2"/>
    <w:rsid w:val="00CB5DE2"/>
    <w:rsid w:val="00CC1446"/>
    <w:rsid w:val="00CC3C8E"/>
    <w:rsid w:val="00CC4674"/>
    <w:rsid w:val="00CC6378"/>
    <w:rsid w:val="00CD00A8"/>
    <w:rsid w:val="00CD0B72"/>
    <w:rsid w:val="00CD15FE"/>
    <w:rsid w:val="00CD31B4"/>
    <w:rsid w:val="00CD3F2F"/>
    <w:rsid w:val="00CD5C0A"/>
    <w:rsid w:val="00CD6FF4"/>
    <w:rsid w:val="00CE58E4"/>
    <w:rsid w:val="00CE6190"/>
    <w:rsid w:val="00D07B74"/>
    <w:rsid w:val="00D124B1"/>
    <w:rsid w:val="00D12F4D"/>
    <w:rsid w:val="00D17F83"/>
    <w:rsid w:val="00D20A29"/>
    <w:rsid w:val="00D222D3"/>
    <w:rsid w:val="00D23708"/>
    <w:rsid w:val="00D25223"/>
    <w:rsid w:val="00D277F6"/>
    <w:rsid w:val="00D32A2E"/>
    <w:rsid w:val="00D35E3C"/>
    <w:rsid w:val="00D35F40"/>
    <w:rsid w:val="00D360AC"/>
    <w:rsid w:val="00D362B8"/>
    <w:rsid w:val="00D375F9"/>
    <w:rsid w:val="00D42E0A"/>
    <w:rsid w:val="00D4444C"/>
    <w:rsid w:val="00D47194"/>
    <w:rsid w:val="00D54BE3"/>
    <w:rsid w:val="00D62E7B"/>
    <w:rsid w:val="00D64977"/>
    <w:rsid w:val="00D66584"/>
    <w:rsid w:val="00D73D49"/>
    <w:rsid w:val="00D764D6"/>
    <w:rsid w:val="00D77922"/>
    <w:rsid w:val="00D8347A"/>
    <w:rsid w:val="00D90120"/>
    <w:rsid w:val="00D90CE7"/>
    <w:rsid w:val="00D91612"/>
    <w:rsid w:val="00D929E9"/>
    <w:rsid w:val="00D93A2D"/>
    <w:rsid w:val="00D96A1A"/>
    <w:rsid w:val="00DA0C2B"/>
    <w:rsid w:val="00DA217E"/>
    <w:rsid w:val="00DA3797"/>
    <w:rsid w:val="00DA3842"/>
    <w:rsid w:val="00DA4FBA"/>
    <w:rsid w:val="00DA5EDF"/>
    <w:rsid w:val="00DB2A7D"/>
    <w:rsid w:val="00DB4086"/>
    <w:rsid w:val="00DB5C7F"/>
    <w:rsid w:val="00DC4438"/>
    <w:rsid w:val="00DC627B"/>
    <w:rsid w:val="00DC6554"/>
    <w:rsid w:val="00DC758E"/>
    <w:rsid w:val="00DD3FC7"/>
    <w:rsid w:val="00DD5B50"/>
    <w:rsid w:val="00DD5C5C"/>
    <w:rsid w:val="00DD628B"/>
    <w:rsid w:val="00DE1D5C"/>
    <w:rsid w:val="00DE3A75"/>
    <w:rsid w:val="00DE48BD"/>
    <w:rsid w:val="00DE56B9"/>
    <w:rsid w:val="00DE597E"/>
    <w:rsid w:val="00DE7C36"/>
    <w:rsid w:val="00DE7D99"/>
    <w:rsid w:val="00DF07B8"/>
    <w:rsid w:val="00DF5010"/>
    <w:rsid w:val="00DF6666"/>
    <w:rsid w:val="00DF6DCE"/>
    <w:rsid w:val="00DF7826"/>
    <w:rsid w:val="00E00150"/>
    <w:rsid w:val="00E00288"/>
    <w:rsid w:val="00E01AD9"/>
    <w:rsid w:val="00E0599E"/>
    <w:rsid w:val="00E0648B"/>
    <w:rsid w:val="00E07BF0"/>
    <w:rsid w:val="00E07D86"/>
    <w:rsid w:val="00E101E0"/>
    <w:rsid w:val="00E10A65"/>
    <w:rsid w:val="00E12441"/>
    <w:rsid w:val="00E167D9"/>
    <w:rsid w:val="00E16B54"/>
    <w:rsid w:val="00E209BC"/>
    <w:rsid w:val="00E21F67"/>
    <w:rsid w:val="00E24457"/>
    <w:rsid w:val="00E31A76"/>
    <w:rsid w:val="00E33584"/>
    <w:rsid w:val="00E37B98"/>
    <w:rsid w:val="00E407A6"/>
    <w:rsid w:val="00E408DD"/>
    <w:rsid w:val="00E4384C"/>
    <w:rsid w:val="00E4404C"/>
    <w:rsid w:val="00E47DF5"/>
    <w:rsid w:val="00E5068B"/>
    <w:rsid w:val="00E50A8E"/>
    <w:rsid w:val="00E55AC0"/>
    <w:rsid w:val="00E562C4"/>
    <w:rsid w:val="00E60AAB"/>
    <w:rsid w:val="00E620B7"/>
    <w:rsid w:val="00E621B1"/>
    <w:rsid w:val="00E62551"/>
    <w:rsid w:val="00E63FC8"/>
    <w:rsid w:val="00E65ACD"/>
    <w:rsid w:val="00E70E40"/>
    <w:rsid w:val="00E7440C"/>
    <w:rsid w:val="00E75E88"/>
    <w:rsid w:val="00E80B44"/>
    <w:rsid w:val="00E83C2F"/>
    <w:rsid w:val="00E903D6"/>
    <w:rsid w:val="00E90E98"/>
    <w:rsid w:val="00E93A12"/>
    <w:rsid w:val="00EA28E3"/>
    <w:rsid w:val="00EA4902"/>
    <w:rsid w:val="00EA50F3"/>
    <w:rsid w:val="00EA6E64"/>
    <w:rsid w:val="00EB09AC"/>
    <w:rsid w:val="00EB148A"/>
    <w:rsid w:val="00EC1397"/>
    <w:rsid w:val="00EC47E2"/>
    <w:rsid w:val="00EC5055"/>
    <w:rsid w:val="00EC798C"/>
    <w:rsid w:val="00ED2263"/>
    <w:rsid w:val="00ED26C4"/>
    <w:rsid w:val="00ED3FE7"/>
    <w:rsid w:val="00EE0F52"/>
    <w:rsid w:val="00EE38A1"/>
    <w:rsid w:val="00EE4453"/>
    <w:rsid w:val="00EE65B5"/>
    <w:rsid w:val="00EF3DBB"/>
    <w:rsid w:val="00F014BF"/>
    <w:rsid w:val="00F04120"/>
    <w:rsid w:val="00F04969"/>
    <w:rsid w:val="00F0612A"/>
    <w:rsid w:val="00F0644A"/>
    <w:rsid w:val="00F0786D"/>
    <w:rsid w:val="00F111D1"/>
    <w:rsid w:val="00F1228D"/>
    <w:rsid w:val="00F15362"/>
    <w:rsid w:val="00F20662"/>
    <w:rsid w:val="00F20F2A"/>
    <w:rsid w:val="00F230EF"/>
    <w:rsid w:val="00F2531A"/>
    <w:rsid w:val="00F255A4"/>
    <w:rsid w:val="00F3095F"/>
    <w:rsid w:val="00F30A4E"/>
    <w:rsid w:val="00F32C9D"/>
    <w:rsid w:val="00F33718"/>
    <w:rsid w:val="00F35486"/>
    <w:rsid w:val="00F50C19"/>
    <w:rsid w:val="00F50F42"/>
    <w:rsid w:val="00F5464A"/>
    <w:rsid w:val="00F54A66"/>
    <w:rsid w:val="00F55309"/>
    <w:rsid w:val="00F5544E"/>
    <w:rsid w:val="00F560F2"/>
    <w:rsid w:val="00F6166D"/>
    <w:rsid w:val="00F61EFE"/>
    <w:rsid w:val="00F634B1"/>
    <w:rsid w:val="00F6450D"/>
    <w:rsid w:val="00F66940"/>
    <w:rsid w:val="00F6712A"/>
    <w:rsid w:val="00F67703"/>
    <w:rsid w:val="00F67717"/>
    <w:rsid w:val="00F720B6"/>
    <w:rsid w:val="00F73E9F"/>
    <w:rsid w:val="00F75FE7"/>
    <w:rsid w:val="00F7607F"/>
    <w:rsid w:val="00F80299"/>
    <w:rsid w:val="00F8079E"/>
    <w:rsid w:val="00F81178"/>
    <w:rsid w:val="00F8389F"/>
    <w:rsid w:val="00F83F8D"/>
    <w:rsid w:val="00F87FE2"/>
    <w:rsid w:val="00F91A32"/>
    <w:rsid w:val="00F94FA8"/>
    <w:rsid w:val="00FA004B"/>
    <w:rsid w:val="00FA03BC"/>
    <w:rsid w:val="00FA3AB4"/>
    <w:rsid w:val="00FA4A33"/>
    <w:rsid w:val="00FA581B"/>
    <w:rsid w:val="00FA7D83"/>
    <w:rsid w:val="00FB5135"/>
    <w:rsid w:val="00FC1B3E"/>
    <w:rsid w:val="00FC1CAA"/>
    <w:rsid w:val="00FC26DE"/>
    <w:rsid w:val="00FC32AF"/>
    <w:rsid w:val="00FC46DF"/>
    <w:rsid w:val="00FC7872"/>
    <w:rsid w:val="00FC7F90"/>
    <w:rsid w:val="00FD19FF"/>
    <w:rsid w:val="00FD1C82"/>
    <w:rsid w:val="00FD1EF4"/>
    <w:rsid w:val="00FD204B"/>
    <w:rsid w:val="00FD4007"/>
    <w:rsid w:val="00FE2B09"/>
    <w:rsid w:val="00FE5188"/>
    <w:rsid w:val="00FE5B64"/>
    <w:rsid w:val="00FE61D4"/>
    <w:rsid w:val="00FE64E8"/>
    <w:rsid w:val="00FE7035"/>
    <w:rsid w:val="00FF1A5A"/>
    <w:rsid w:val="00FF1C06"/>
    <w:rsid w:val="00FF4789"/>
    <w:rsid w:val="00FF5385"/>
    <w:rsid w:val="00FF7D44"/>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39FE1E"/>
  <w15:chartTrackingRefBased/>
  <w15:docId w15:val="{2CAB3212-6740-4B9E-87B2-61514B30D6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029FB"/>
    <w:pPr>
      <w:spacing w:after="120" w:line="360" w:lineRule="auto"/>
      <w:jc w:val="both"/>
    </w:pPr>
    <w:rPr>
      <w:rFonts w:ascii="Times New Roman" w:hAnsi="Times New Roman"/>
      <w:lang w:val="de-DE"/>
    </w:rPr>
  </w:style>
  <w:style w:type="paragraph" w:styleId="berschrift1">
    <w:name w:val="heading 1"/>
    <w:basedOn w:val="Standard"/>
    <w:next w:val="Standard"/>
    <w:link w:val="berschrift1Zchn"/>
    <w:uiPriority w:val="9"/>
    <w:qFormat/>
    <w:rsid w:val="0030302C"/>
    <w:pPr>
      <w:keepNext/>
      <w:keepLines/>
      <w:numPr>
        <w:numId w:val="3"/>
      </w:numPr>
      <w:spacing w:before="240" w:after="0"/>
      <w:outlineLvl w:val="0"/>
    </w:pPr>
    <w:rPr>
      <w:rFonts w:ascii="Arial" w:eastAsiaTheme="majorEastAsia" w:hAnsi="Arial" w:cstheme="majorBidi"/>
      <w:sz w:val="36"/>
      <w:szCs w:val="32"/>
    </w:rPr>
  </w:style>
  <w:style w:type="paragraph" w:styleId="berschrift2">
    <w:name w:val="heading 2"/>
    <w:basedOn w:val="Standard"/>
    <w:next w:val="Standard"/>
    <w:link w:val="berschrift2Zchn"/>
    <w:uiPriority w:val="9"/>
    <w:unhideWhenUsed/>
    <w:qFormat/>
    <w:rsid w:val="00D73D49"/>
    <w:pPr>
      <w:keepNext/>
      <w:keepLines/>
      <w:numPr>
        <w:ilvl w:val="1"/>
        <w:numId w:val="3"/>
      </w:numPr>
      <w:spacing w:before="40" w:after="0"/>
      <w:outlineLvl w:val="1"/>
    </w:pPr>
    <w:rPr>
      <w:rFonts w:ascii="Arial" w:eastAsiaTheme="majorEastAsia" w:hAnsi="Arial" w:cstheme="majorBidi"/>
      <w:sz w:val="26"/>
      <w:szCs w:val="26"/>
    </w:rPr>
  </w:style>
  <w:style w:type="paragraph" w:styleId="berschrift3">
    <w:name w:val="heading 3"/>
    <w:basedOn w:val="Standard"/>
    <w:next w:val="Standard"/>
    <w:link w:val="berschrift3Zchn"/>
    <w:uiPriority w:val="9"/>
    <w:unhideWhenUsed/>
    <w:qFormat/>
    <w:rsid w:val="00695CB1"/>
    <w:pPr>
      <w:keepNext/>
      <w:keepLines/>
      <w:numPr>
        <w:ilvl w:val="2"/>
        <w:numId w:val="3"/>
      </w:numPr>
      <w:spacing w:before="40" w:after="0"/>
      <w:outlineLvl w:val="2"/>
    </w:pPr>
    <w:rPr>
      <w:rFonts w:ascii="Arial" w:eastAsiaTheme="majorEastAsia" w:hAnsi="Arial" w:cstheme="majorBidi"/>
      <w:szCs w:val="24"/>
    </w:rPr>
  </w:style>
  <w:style w:type="paragraph" w:styleId="berschrift4">
    <w:name w:val="heading 4"/>
    <w:basedOn w:val="Standard"/>
    <w:next w:val="Standard"/>
    <w:link w:val="berschrift4Zchn"/>
    <w:uiPriority w:val="9"/>
    <w:unhideWhenUsed/>
    <w:qFormat/>
    <w:rsid w:val="003F7F89"/>
    <w:pPr>
      <w:keepNext/>
      <w:keepLines/>
      <w:spacing w:before="40" w:after="0"/>
      <w:outlineLvl w:val="3"/>
    </w:pPr>
    <w:rPr>
      <w:rFonts w:asciiTheme="majorHAnsi" w:eastAsiaTheme="majorEastAsia" w:hAnsiTheme="majorHAnsi" w:cstheme="majorBidi"/>
      <w:i/>
      <w:iCs/>
      <w:u w:val="single"/>
    </w:rPr>
  </w:style>
  <w:style w:type="paragraph" w:styleId="berschrift5">
    <w:name w:val="heading 5"/>
    <w:basedOn w:val="Standard"/>
    <w:next w:val="Standard"/>
    <w:link w:val="berschrift5Zchn"/>
    <w:uiPriority w:val="9"/>
    <w:unhideWhenUsed/>
    <w:qFormat/>
    <w:rsid w:val="004002A4"/>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002A4"/>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002A4"/>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002A4"/>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002A4"/>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30302C"/>
    <w:rPr>
      <w:rFonts w:ascii="Arial" w:eastAsiaTheme="majorEastAsia" w:hAnsi="Arial" w:cstheme="majorBidi"/>
      <w:sz w:val="36"/>
      <w:szCs w:val="32"/>
      <w:lang w:val="de-DE"/>
    </w:rPr>
  </w:style>
  <w:style w:type="paragraph" w:styleId="Listenabsatz">
    <w:name w:val="List Paragraph"/>
    <w:basedOn w:val="Standard"/>
    <w:uiPriority w:val="34"/>
    <w:qFormat/>
    <w:rsid w:val="002D33E5"/>
    <w:pPr>
      <w:ind w:left="720"/>
      <w:contextualSpacing/>
    </w:pPr>
  </w:style>
  <w:style w:type="character" w:customStyle="1" w:styleId="berschrift2Zchn">
    <w:name w:val="Überschrift 2 Zchn"/>
    <w:basedOn w:val="Absatz-Standardschriftart"/>
    <w:link w:val="berschrift2"/>
    <w:uiPriority w:val="9"/>
    <w:rsid w:val="00D73D49"/>
    <w:rPr>
      <w:rFonts w:ascii="Arial" w:eastAsiaTheme="majorEastAsia" w:hAnsi="Arial" w:cstheme="majorBidi"/>
      <w:sz w:val="26"/>
      <w:szCs w:val="26"/>
      <w:lang w:val="de-DE"/>
    </w:rPr>
  </w:style>
  <w:style w:type="paragraph" w:styleId="Inhaltsverzeichnisberschrift">
    <w:name w:val="TOC Heading"/>
    <w:basedOn w:val="berschrift1"/>
    <w:next w:val="Standard"/>
    <w:uiPriority w:val="39"/>
    <w:unhideWhenUsed/>
    <w:qFormat/>
    <w:rsid w:val="00D4444C"/>
    <w:pPr>
      <w:outlineLvl w:val="9"/>
    </w:pPr>
    <w:rPr>
      <w:lang w:val="en-US"/>
    </w:rPr>
  </w:style>
  <w:style w:type="paragraph" w:styleId="Verzeichnis1">
    <w:name w:val="toc 1"/>
    <w:basedOn w:val="Standard"/>
    <w:next w:val="Standard"/>
    <w:autoRedefine/>
    <w:uiPriority w:val="39"/>
    <w:unhideWhenUsed/>
    <w:rsid w:val="00FD1EF4"/>
    <w:pPr>
      <w:keepLines/>
      <w:tabs>
        <w:tab w:val="left" w:pos="480"/>
        <w:tab w:val="right" w:leader="dot" w:pos="9016"/>
      </w:tabs>
      <w:spacing w:after="100" w:line="240" w:lineRule="auto"/>
    </w:pPr>
  </w:style>
  <w:style w:type="paragraph" w:styleId="Verzeichnis2">
    <w:name w:val="toc 2"/>
    <w:basedOn w:val="Standard"/>
    <w:next w:val="Standard"/>
    <w:autoRedefine/>
    <w:uiPriority w:val="39"/>
    <w:unhideWhenUsed/>
    <w:rsid w:val="00F04969"/>
    <w:pPr>
      <w:tabs>
        <w:tab w:val="left" w:pos="660"/>
        <w:tab w:val="right" w:leader="dot" w:pos="9016"/>
      </w:tabs>
      <w:spacing w:after="100" w:line="240" w:lineRule="auto"/>
      <w:ind w:left="220"/>
    </w:pPr>
  </w:style>
  <w:style w:type="character" w:styleId="Hyperlink">
    <w:name w:val="Hyperlink"/>
    <w:basedOn w:val="Absatz-Standardschriftart"/>
    <w:uiPriority w:val="99"/>
    <w:unhideWhenUsed/>
    <w:rsid w:val="00D4444C"/>
    <w:rPr>
      <w:color w:val="0563C1" w:themeColor="hyperlink"/>
      <w:u w:val="single"/>
    </w:rPr>
  </w:style>
  <w:style w:type="paragraph" w:styleId="Kopfzeile">
    <w:name w:val="header"/>
    <w:basedOn w:val="Standard"/>
    <w:link w:val="KopfzeileZchn"/>
    <w:uiPriority w:val="99"/>
    <w:unhideWhenUsed/>
    <w:rsid w:val="003F79A7"/>
    <w:pPr>
      <w:pBdr>
        <w:bottom w:val="single" w:sz="6" w:space="1" w:color="auto"/>
      </w:pBdr>
      <w:tabs>
        <w:tab w:val="center" w:pos="4536"/>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3F79A7"/>
    <w:rPr>
      <w:rFonts w:ascii="Times New Roman" w:hAnsi="Times New Roman"/>
      <w:sz w:val="24"/>
    </w:rPr>
  </w:style>
  <w:style w:type="paragraph" w:styleId="Fuzeile">
    <w:name w:val="footer"/>
    <w:basedOn w:val="Standard"/>
    <w:link w:val="FuzeileZchn"/>
    <w:uiPriority w:val="99"/>
    <w:unhideWhenUsed/>
    <w:rsid w:val="00CD6FF4"/>
    <w:pPr>
      <w:pBdr>
        <w:top w:val="single" w:sz="6" w:space="1" w:color="auto"/>
      </w:pBdr>
      <w:tabs>
        <w:tab w:val="center" w:pos="4536"/>
        <w:tab w:val="center" w:pos="4680"/>
        <w:tab w:val="right" w:pos="9360"/>
      </w:tabs>
      <w:spacing w:after="0" w:line="240" w:lineRule="auto"/>
    </w:pPr>
  </w:style>
  <w:style w:type="character" w:customStyle="1" w:styleId="FuzeileZchn">
    <w:name w:val="Fußzeile Zchn"/>
    <w:basedOn w:val="Absatz-Standardschriftart"/>
    <w:link w:val="Fuzeile"/>
    <w:uiPriority w:val="99"/>
    <w:rsid w:val="00CD6FF4"/>
    <w:rPr>
      <w:rFonts w:ascii="Times New Roman" w:hAnsi="Times New Roman"/>
      <w:sz w:val="24"/>
    </w:rPr>
  </w:style>
  <w:style w:type="character" w:customStyle="1" w:styleId="berschrift3Zchn">
    <w:name w:val="Überschrift 3 Zchn"/>
    <w:basedOn w:val="Absatz-Standardschriftart"/>
    <w:link w:val="berschrift3"/>
    <w:uiPriority w:val="9"/>
    <w:rsid w:val="00695CB1"/>
    <w:rPr>
      <w:rFonts w:ascii="Arial" w:eastAsiaTheme="majorEastAsia" w:hAnsi="Arial" w:cstheme="majorBidi"/>
      <w:sz w:val="24"/>
      <w:szCs w:val="24"/>
      <w:lang w:val="de-DE"/>
    </w:rPr>
  </w:style>
  <w:style w:type="character" w:styleId="Platzhaltertext">
    <w:name w:val="Placeholder Text"/>
    <w:basedOn w:val="Absatz-Standardschriftart"/>
    <w:uiPriority w:val="99"/>
    <w:semiHidden/>
    <w:rsid w:val="000C08A6"/>
    <w:rPr>
      <w:color w:val="808080"/>
    </w:rPr>
  </w:style>
  <w:style w:type="paragraph" w:styleId="Beschriftung">
    <w:name w:val="caption"/>
    <w:basedOn w:val="Standard"/>
    <w:next w:val="Standard"/>
    <w:uiPriority w:val="35"/>
    <w:unhideWhenUsed/>
    <w:qFormat/>
    <w:rsid w:val="00F255A4"/>
    <w:pPr>
      <w:spacing w:line="240" w:lineRule="atLeast"/>
      <w:jc w:val="left"/>
    </w:pPr>
    <w:rPr>
      <w:iCs/>
      <w:sz w:val="20"/>
      <w:szCs w:val="18"/>
    </w:rPr>
  </w:style>
  <w:style w:type="character" w:styleId="Kommentarzeichen">
    <w:name w:val="annotation reference"/>
    <w:basedOn w:val="Absatz-Standardschriftart"/>
    <w:uiPriority w:val="99"/>
    <w:semiHidden/>
    <w:unhideWhenUsed/>
    <w:rsid w:val="006C5EFB"/>
    <w:rPr>
      <w:sz w:val="16"/>
      <w:szCs w:val="16"/>
    </w:rPr>
  </w:style>
  <w:style w:type="paragraph" w:styleId="Kommentartext">
    <w:name w:val="annotation text"/>
    <w:basedOn w:val="Standard"/>
    <w:link w:val="KommentartextZchn"/>
    <w:uiPriority w:val="99"/>
    <w:semiHidden/>
    <w:unhideWhenUsed/>
    <w:rsid w:val="006C5EF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C5EFB"/>
    <w:rPr>
      <w:sz w:val="20"/>
      <w:szCs w:val="20"/>
    </w:rPr>
  </w:style>
  <w:style w:type="paragraph" w:styleId="Kommentarthema">
    <w:name w:val="annotation subject"/>
    <w:basedOn w:val="Kommentartext"/>
    <w:next w:val="Kommentartext"/>
    <w:link w:val="KommentarthemaZchn"/>
    <w:uiPriority w:val="99"/>
    <w:semiHidden/>
    <w:unhideWhenUsed/>
    <w:rsid w:val="006C5EFB"/>
    <w:rPr>
      <w:b/>
      <w:bCs/>
    </w:rPr>
  </w:style>
  <w:style w:type="character" w:customStyle="1" w:styleId="KommentarthemaZchn">
    <w:name w:val="Kommentarthema Zchn"/>
    <w:basedOn w:val="KommentartextZchn"/>
    <w:link w:val="Kommentarthema"/>
    <w:uiPriority w:val="99"/>
    <w:semiHidden/>
    <w:rsid w:val="006C5EFB"/>
    <w:rPr>
      <w:b/>
      <w:bCs/>
      <w:sz w:val="20"/>
      <w:szCs w:val="20"/>
    </w:rPr>
  </w:style>
  <w:style w:type="paragraph" w:styleId="Sprechblasentext">
    <w:name w:val="Balloon Text"/>
    <w:basedOn w:val="Standard"/>
    <w:link w:val="SprechblasentextZchn"/>
    <w:uiPriority w:val="99"/>
    <w:semiHidden/>
    <w:unhideWhenUsed/>
    <w:rsid w:val="006C5EF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C5EFB"/>
    <w:rPr>
      <w:rFonts w:ascii="Segoe UI" w:hAnsi="Segoe UI" w:cs="Segoe UI"/>
      <w:sz w:val="18"/>
      <w:szCs w:val="18"/>
    </w:rPr>
  </w:style>
  <w:style w:type="paragraph" w:styleId="berarbeitung">
    <w:name w:val="Revision"/>
    <w:hidden/>
    <w:uiPriority w:val="99"/>
    <w:semiHidden/>
    <w:rsid w:val="00306C68"/>
    <w:pPr>
      <w:spacing w:after="0" w:line="240" w:lineRule="auto"/>
    </w:pPr>
  </w:style>
  <w:style w:type="paragraph" w:styleId="KeinLeerraum">
    <w:name w:val="No Spacing"/>
    <w:link w:val="KeinLeerraumZchn"/>
    <w:uiPriority w:val="1"/>
    <w:qFormat/>
    <w:rsid w:val="00F5464A"/>
    <w:pPr>
      <w:spacing w:after="0" w:line="240" w:lineRule="auto"/>
      <w:jc w:val="both"/>
    </w:pPr>
    <w:rPr>
      <w:sz w:val="24"/>
    </w:rPr>
  </w:style>
  <w:style w:type="table" w:styleId="Tabellenraster">
    <w:name w:val="Table Grid"/>
    <w:basedOn w:val="NormaleTabelle"/>
    <w:uiPriority w:val="39"/>
    <w:rsid w:val="009967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2">
    <w:name w:val="Plain Table 2"/>
    <w:basedOn w:val="NormaleTabelle"/>
    <w:uiPriority w:val="42"/>
    <w:rsid w:val="0099670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Verzeichnis3">
    <w:name w:val="toc 3"/>
    <w:basedOn w:val="Standard"/>
    <w:next w:val="Standard"/>
    <w:autoRedefine/>
    <w:uiPriority w:val="39"/>
    <w:unhideWhenUsed/>
    <w:rsid w:val="00EC1397"/>
    <w:pPr>
      <w:spacing w:after="100"/>
      <w:ind w:left="480"/>
    </w:pPr>
  </w:style>
  <w:style w:type="paragraph" w:styleId="HTMLVorformatiert">
    <w:name w:val="HTML Preformatted"/>
    <w:basedOn w:val="Standard"/>
    <w:link w:val="HTMLVorformatiertZchn"/>
    <w:uiPriority w:val="99"/>
    <w:semiHidden/>
    <w:unhideWhenUsed/>
    <w:rsid w:val="00FE70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VorformatiertZchn">
    <w:name w:val="HTML Vorformatiert Zchn"/>
    <w:basedOn w:val="Absatz-Standardschriftart"/>
    <w:link w:val="HTMLVorformatiert"/>
    <w:uiPriority w:val="99"/>
    <w:semiHidden/>
    <w:rsid w:val="00FE7035"/>
    <w:rPr>
      <w:rFonts w:ascii="Courier New" w:eastAsia="Times New Roman" w:hAnsi="Courier New" w:cs="Courier New"/>
      <w:sz w:val="20"/>
      <w:szCs w:val="20"/>
      <w:lang w:val="en-US"/>
    </w:rPr>
  </w:style>
  <w:style w:type="table" w:styleId="Listentabelle7farbig">
    <w:name w:val="List Table 7 Colorful"/>
    <w:basedOn w:val="NormaleTabelle"/>
    <w:uiPriority w:val="52"/>
    <w:rsid w:val="008D665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ntabelle1hellAkzent3">
    <w:name w:val="List Table 1 Light Accent 3"/>
    <w:basedOn w:val="NormaleTabelle"/>
    <w:uiPriority w:val="46"/>
    <w:rsid w:val="008D6659"/>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entabelle6farbig">
    <w:name w:val="List Table 6 Colorful"/>
    <w:basedOn w:val="NormaleTabelle"/>
    <w:uiPriority w:val="51"/>
    <w:rsid w:val="008D665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1hell">
    <w:name w:val="List Table 1 Light"/>
    <w:basedOn w:val="NormaleTabelle"/>
    <w:uiPriority w:val="46"/>
    <w:rsid w:val="008D665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KeinLeerraumZchn">
    <w:name w:val="Kein Leerraum Zchn"/>
    <w:basedOn w:val="Absatz-Standardschriftart"/>
    <w:link w:val="KeinLeerraum"/>
    <w:uiPriority w:val="1"/>
    <w:rsid w:val="00776894"/>
    <w:rPr>
      <w:sz w:val="24"/>
    </w:rPr>
  </w:style>
  <w:style w:type="paragraph" w:styleId="Textkrper">
    <w:name w:val="Body Text"/>
    <w:basedOn w:val="Standard"/>
    <w:link w:val="TextkrperZchn"/>
    <w:uiPriority w:val="1"/>
    <w:qFormat/>
    <w:rsid w:val="001F354A"/>
    <w:pPr>
      <w:widowControl w:val="0"/>
      <w:spacing w:after="0" w:line="240" w:lineRule="auto"/>
      <w:ind w:left="1418"/>
      <w:jc w:val="left"/>
    </w:pPr>
    <w:rPr>
      <w:rFonts w:ascii="Arial" w:eastAsia="Arial" w:hAnsi="Arial"/>
      <w:sz w:val="20"/>
      <w:szCs w:val="20"/>
      <w:lang w:val="en-US"/>
    </w:rPr>
  </w:style>
  <w:style w:type="character" w:customStyle="1" w:styleId="TextkrperZchn">
    <w:name w:val="Textkörper Zchn"/>
    <w:basedOn w:val="Absatz-Standardschriftart"/>
    <w:link w:val="Textkrper"/>
    <w:uiPriority w:val="1"/>
    <w:rsid w:val="001F354A"/>
    <w:rPr>
      <w:rFonts w:ascii="Arial" w:eastAsia="Arial" w:hAnsi="Arial"/>
      <w:sz w:val="20"/>
      <w:szCs w:val="20"/>
      <w:lang w:val="en-US"/>
    </w:rPr>
  </w:style>
  <w:style w:type="character" w:customStyle="1" w:styleId="berschrift4Zchn">
    <w:name w:val="Überschrift 4 Zchn"/>
    <w:basedOn w:val="Absatz-Standardschriftart"/>
    <w:link w:val="berschrift4"/>
    <w:uiPriority w:val="9"/>
    <w:rsid w:val="003F7F89"/>
    <w:rPr>
      <w:rFonts w:asciiTheme="majorHAnsi" w:eastAsiaTheme="majorEastAsia" w:hAnsiTheme="majorHAnsi" w:cstheme="majorBidi"/>
      <w:i/>
      <w:iCs/>
      <w:sz w:val="24"/>
      <w:u w:val="single"/>
    </w:rPr>
  </w:style>
  <w:style w:type="paragraph" w:customStyle="1" w:styleId="baStd">
    <w:name w:val="ba_Std"/>
    <w:basedOn w:val="Standard"/>
    <w:link w:val="baStdZchn"/>
    <w:rsid w:val="00A4067C"/>
    <w:pPr>
      <w:ind w:left="708"/>
    </w:pPr>
  </w:style>
  <w:style w:type="paragraph" w:customStyle="1" w:styleId="ba1">
    <w:name w:val="ba_Ü1"/>
    <w:basedOn w:val="berschrift1"/>
    <w:link w:val="ba1Zchn"/>
    <w:autoRedefine/>
    <w:rsid w:val="004002A4"/>
    <w:pPr>
      <w:pageBreakBefore/>
      <w:numPr>
        <w:numId w:val="2"/>
      </w:numPr>
      <w:spacing w:after="240" w:line="240" w:lineRule="auto"/>
    </w:pPr>
  </w:style>
  <w:style w:type="character" w:customStyle="1" w:styleId="baStdZchn">
    <w:name w:val="ba_Std Zchn"/>
    <w:basedOn w:val="Absatz-Standardschriftart"/>
    <w:link w:val="baStd"/>
    <w:rsid w:val="00A4067C"/>
    <w:rPr>
      <w:sz w:val="24"/>
    </w:rPr>
  </w:style>
  <w:style w:type="character" w:customStyle="1" w:styleId="ba1Zchn">
    <w:name w:val="ba_Ü1 Zchn"/>
    <w:basedOn w:val="berschrift1Zchn"/>
    <w:link w:val="ba1"/>
    <w:rsid w:val="004002A4"/>
    <w:rPr>
      <w:rFonts w:ascii="Arial" w:eastAsiaTheme="majorEastAsia" w:hAnsi="Arial" w:cstheme="majorBidi"/>
      <w:sz w:val="36"/>
      <w:szCs w:val="32"/>
      <w:lang w:val="de-DE"/>
    </w:rPr>
  </w:style>
  <w:style w:type="paragraph" w:customStyle="1" w:styleId="ba2">
    <w:name w:val="ba Ü2"/>
    <w:basedOn w:val="berschrift2"/>
    <w:link w:val="ba2Zchn"/>
    <w:rsid w:val="004002A4"/>
    <w:pPr>
      <w:numPr>
        <w:numId w:val="1"/>
      </w:numPr>
      <w:spacing w:before="0" w:after="160" w:line="240" w:lineRule="auto"/>
    </w:pPr>
    <w:rPr>
      <w:lang w:val="en-US"/>
    </w:rPr>
  </w:style>
  <w:style w:type="character" w:customStyle="1" w:styleId="ba2Zchn">
    <w:name w:val="ba Ü2 Zchn"/>
    <w:basedOn w:val="berschrift2Zchn"/>
    <w:link w:val="ba2"/>
    <w:rsid w:val="004002A4"/>
    <w:rPr>
      <w:rFonts w:ascii="Arial" w:eastAsiaTheme="majorEastAsia" w:hAnsi="Arial" w:cstheme="majorBidi"/>
      <w:sz w:val="26"/>
      <w:szCs w:val="26"/>
      <w:lang w:val="en-US"/>
    </w:rPr>
  </w:style>
  <w:style w:type="character" w:customStyle="1" w:styleId="berschrift5Zchn">
    <w:name w:val="Überschrift 5 Zchn"/>
    <w:basedOn w:val="Absatz-Standardschriftart"/>
    <w:link w:val="berschrift5"/>
    <w:uiPriority w:val="9"/>
    <w:rsid w:val="004002A4"/>
    <w:rPr>
      <w:rFonts w:asciiTheme="majorHAnsi" w:eastAsiaTheme="majorEastAsia" w:hAnsiTheme="majorHAnsi" w:cstheme="majorBidi"/>
      <w:color w:val="2F5496" w:themeColor="accent1" w:themeShade="BF"/>
      <w:sz w:val="24"/>
      <w:lang w:val="de-DE"/>
    </w:rPr>
  </w:style>
  <w:style w:type="character" w:customStyle="1" w:styleId="berschrift6Zchn">
    <w:name w:val="Überschrift 6 Zchn"/>
    <w:basedOn w:val="Absatz-Standardschriftart"/>
    <w:link w:val="berschrift6"/>
    <w:uiPriority w:val="9"/>
    <w:semiHidden/>
    <w:rsid w:val="004002A4"/>
    <w:rPr>
      <w:rFonts w:asciiTheme="majorHAnsi" w:eastAsiaTheme="majorEastAsia" w:hAnsiTheme="majorHAnsi" w:cstheme="majorBidi"/>
      <w:color w:val="1F3763" w:themeColor="accent1" w:themeShade="7F"/>
      <w:sz w:val="24"/>
      <w:lang w:val="de-DE"/>
    </w:rPr>
  </w:style>
  <w:style w:type="character" w:customStyle="1" w:styleId="berschrift7Zchn">
    <w:name w:val="Überschrift 7 Zchn"/>
    <w:basedOn w:val="Absatz-Standardschriftart"/>
    <w:link w:val="berschrift7"/>
    <w:uiPriority w:val="9"/>
    <w:semiHidden/>
    <w:rsid w:val="004002A4"/>
    <w:rPr>
      <w:rFonts w:asciiTheme="majorHAnsi" w:eastAsiaTheme="majorEastAsia" w:hAnsiTheme="majorHAnsi" w:cstheme="majorBidi"/>
      <w:i/>
      <w:iCs/>
      <w:color w:val="1F3763" w:themeColor="accent1" w:themeShade="7F"/>
      <w:sz w:val="24"/>
      <w:lang w:val="de-DE"/>
    </w:rPr>
  </w:style>
  <w:style w:type="character" w:customStyle="1" w:styleId="berschrift8Zchn">
    <w:name w:val="Überschrift 8 Zchn"/>
    <w:basedOn w:val="Absatz-Standardschriftart"/>
    <w:link w:val="berschrift8"/>
    <w:uiPriority w:val="9"/>
    <w:semiHidden/>
    <w:rsid w:val="004002A4"/>
    <w:rPr>
      <w:rFonts w:asciiTheme="majorHAnsi" w:eastAsiaTheme="majorEastAsia" w:hAnsiTheme="majorHAnsi" w:cstheme="majorBidi"/>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4002A4"/>
    <w:rPr>
      <w:rFonts w:asciiTheme="majorHAnsi" w:eastAsiaTheme="majorEastAsia" w:hAnsiTheme="majorHAnsi" w:cstheme="majorBidi"/>
      <w:i/>
      <w:iCs/>
      <w:color w:val="272727" w:themeColor="text1" w:themeTint="D8"/>
      <w:sz w:val="21"/>
      <w:szCs w:val="21"/>
      <w:lang w:val="de-DE"/>
    </w:rPr>
  </w:style>
  <w:style w:type="paragraph" w:styleId="Index1">
    <w:name w:val="index 1"/>
    <w:basedOn w:val="Standard"/>
    <w:next w:val="Standard"/>
    <w:autoRedefine/>
    <w:uiPriority w:val="99"/>
    <w:semiHidden/>
    <w:unhideWhenUsed/>
    <w:rsid w:val="00C1498D"/>
    <w:pPr>
      <w:spacing w:after="0" w:line="240" w:lineRule="auto"/>
      <w:ind w:left="240" w:hanging="240"/>
    </w:pPr>
  </w:style>
  <w:style w:type="character" w:styleId="NichtaufgelsteErwhnung">
    <w:name w:val="Unresolved Mention"/>
    <w:basedOn w:val="Absatz-Standardschriftart"/>
    <w:uiPriority w:val="99"/>
    <w:semiHidden/>
    <w:unhideWhenUsed/>
    <w:rsid w:val="0059756F"/>
    <w:rPr>
      <w:color w:val="605E5C"/>
      <w:shd w:val="clear" w:color="auto" w:fill="E1DFDD"/>
    </w:rPr>
  </w:style>
  <w:style w:type="character" w:styleId="BesuchterLink">
    <w:name w:val="FollowedHyperlink"/>
    <w:basedOn w:val="Absatz-Standardschriftart"/>
    <w:uiPriority w:val="99"/>
    <w:semiHidden/>
    <w:unhideWhenUsed/>
    <w:rsid w:val="002A09C7"/>
    <w:rPr>
      <w:color w:val="954F72" w:themeColor="followedHyperlink"/>
      <w:u w:val="single"/>
    </w:rPr>
  </w:style>
  <w:style w:type="paragraph" w:customStyle="1" w:styleId="Abbildung">
    <w:name w:val="Abbildung"/>
    <w:basedOn w:val="Standard"/>
    <w:link w:val="AbbildungZchn"/>
    <w:qFormat/>
    <w:rsid w:val="00695CB1"/>
    <w:pPr>
      <w:keepNext/>
      <w:spacing w:before="240" w:line="240" w:lineRule="atLeast"/>
      <w:jc w:val="left"/>
    </w:pPr>
    <w:rPr>
      <w:noProof/>
      <w:shd w:val="clear" w:color="auto" w:fill="FFFFFF"/>
    </w:rPr>
  </w:style>
  <w:style w:type="character" w:customStyle="1" w:styleId="AbbildungZchn">
    <w:name w:val="Abbildung Zchn"/>
    <w:basedOn w:val="Absatz-Standardschriftart"/>
    <w:link w:val="Abbildung"/>
    <w:rsid w:val="00695CB1"/>
    <w:rPr>
      <w:rFonts w:ascii="Times New Roman" w:hAnsi="Times New Roman"/>
      <w:noProof/>
      <w:lang w:val="de-DE"/>
    </w:rPr>
  </w:style>
  <w:style w:type="paragraph" w:styleId="Aufzhlungszeichen">
    <w:name w:val="List Bullet"/>
    <w:basedOn w:val="Standard"/>
    <w:uiPriority w:val="99"/>
    <w:unhideWhenUsed/>
    <w:rsid w:val="00421628"/>
    <w:pPr>
      <w:numPr>
        <w:numId w:val="4"/>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0244173">
      <w:bodyDiv w:val="1"/>
      <w:marLeft w:val="0"/>
      <w:marRight w:val="0"/>
      <w:marTop w:val="0"/>
      <w:marBottom w:val="0"/>
      <w:divBdr>
        <w:top w:val="none" w:sz="0" w:space="0" w:color="auto"/>
        <w:left w:val="none" w:sz="0" w:space="0" w:color="auto"/>
        <w:bottom w:val="none" w:sz="0" w:space="0" w:color="auto"/>
        <w:right w:val="none" w:sz="0" w:space="0" w:color="auto"/>
      </w:divBdr>
    </w:div>
    <w:div w:id="474953050">
      <w:bodyDiv w:val="1"/>
      <w:marLeft w:val="0"/>
      <w:marRight w:val="0"/>
      <w:marTop w:val="0"/>
      <w:marBottom w:val="0"/>
      <w:divBdr>
        <w:top w:val="none" w:sz="0" w:space="0" w:color="auto"/>
        <w:left w:val="none" w:sz="0" w:space="0" w:color="auto"/>
        <w:bottom w:val="none" w:sz="0" w:space="0" w:color="auto"/>
        <w:right w:val="none" w:sz="0" w:space="0" w:color="auto"/>
      </w:divBdr>
    </w:div>
    <w:div w:id="632828439">
      <w:bodyDiv w:val="1"/>
      <w:marLeft w:val="0"/>
      <w:marRight w:val="0"/>
      <w:marTop w:val="0"/>
      <w:marBottom w:val="0"/>
      <w:divBdr>
        <w:top w:val="none" w:sz="0" w:space="0" w:color="auto"/>
        <w:left w:val="none" w:sz="0" w:space="0" w:color="auto"/>
        <w:bottom w:val="none" w:sz="0" w:space="0" w:color="auto"/>
        <w:right w:val="none" w:sz="0" w:space="0" w:color="auto"/>
      </w:divBdr>
    </w:div>
    <w:div w:id="746342648">
      <w:bodyDiv w:val="1"/>
      <w:marLeft w:val="0"/>
      <w:marRight w:val="0"/>
      <w:marTop w:val="0"/>
      <w:marBottom w:val="0"/>
      <w:divBdr>
        <w:top w:val="none" w:sz="0" w:space="0" w:color="auto"/>
        <w:left w:val="none" w:sz="0" w:space="0" w:color="auto"/>
        <w:bottom w:val="none" w:sz="0" w:space="0" w:color="auto"/>
        <w:right w:val="none" w:sz="0" w:space="0" w:color="auto"/>
      </w:divBdr>
    </w:div>
    <w:div w:id="834418426">
      <w:bodyDiv w:val="1"/>
      <w:marLeft w:val="0"/>
      <w:marRight w:val="0"/>
      <w:marTop w:val="0"/>
      <w:marBottom w:val="0"/>
      <w:divBdr>
        <w:top w:val="none" w:sz="0" w:space="0" w:color="auto"/>
        <w:left w:val="none" w:sz="0" w:space="0" w:color="auto"/>
        <w:bottom w:val="none" w:sz="0" w:space="0" w:color="auto"/>
        <w:right w:val="none" w:sz="0" w:space="0" w:color="auto"/>
      </w:divBdr>
    </w:div>
    <w:div w:id="1352033294">
      <w:bodyDiv w:val="1"/>
      <w:marLeft w:val="0"/>
      <w:marRight w:val="0"/>
      <w:marTop w:val="0"/>
      <w:marBottom w:val="0"/>
      <w:divBdr>
        <w:top w:val="none" w:sz="0" w:space="0" w:color="auto"/>
        <w:left w:val="none" w:sz="0" w:space="0" w:color="auto"/>
        <w:bottom w:val="none" w:sz="0" w:space="0" w:color="auto"/>
        <w:right w:val="none" w:sz="0" w:space="0" w:color="auto"/>
      </w:divBdr>
    </w:div>
    <w:div w:id="1414552144">
      <w:bodyDiv w:val="1"/>
      <w:marLeft w:val="0"/>
      <w:marRight w:val="0"/>
      <w:marTop w:val="0"/>
      <w:marBottom w:val="0"/>
      <w:divBdr>
        <w:top w:val="none" w:sz="0" w:space="0" w:color="auto"/>
        <w:left w:val="none" w:sz="0" w:space="0" w:color="auto"/>
        <w:bottom w:val="none" w:sz="0" w:space="0" w:color="auto"/>
        <w:right w:val="none" w:sz="0" w:space="0" w:color="auto"/>
      </w:divBdr>
    </w:div>
    <w:div w:id="1477988069">
      <w:bodyDiv w:val="1"/>
      <w:marLeft w:val="0"/>
      <w:marRight w:val="0"/>
      <w:marTop w:val="0"/>
      <w:marBottom w:val="0"/>
      <w:divBdr>
        <w:top w:val="none" w:sz="0" w:space="0" w:color="auto"/>
        <w:left w:val="none" w:sz="0" w:space="0" w:color="auto"/>
        <w:bottom w:val="none" w:sz="0" w:space="0" w:color="auto"/>
        <w:right w:val="none" w:sz="0" w:space="0" w:color="auto"/>
      </w:divBdr>
    </w:div>
    <w:div w:id="1537885026">
      <w:bodyDiv w:val="1"/>
      <w:marLeft w:val="0"/>
      <w:marRight w:val="0"/>
      <w:marTop w:val="0"/>
      <w:marBottom w:val="0"/>
      <w:divBdr>
        <w:top w:val="none" w:sz="0" w:space="0" w:color="auto"/>
        <w:left w:val="none" w:sz="0" w:space="0" w:color="auto"/>
        <w:bottom w:val="none" w:sz="0" w:space="0" w:color="auto"/>
        <w:right w:val="none" w:sz="0" w:space="0" w:color="auto"/>
      </w:divBdr>
    </w:div>
    <w:div w:id="1580363402">
      <w:bodyDiv w:val="1"/>
      <w:marLeft w:val="0"/>
      <w:marRight w:val="0"/>
      <w:marTop w:val="0"/>
      <w:marBottom w:val="0"/>
      <w:divBdr>
        <w:top w:val="none" w:sz="0" w:space="0" w:color="auto"/>
        <w:left w:val="none" w:sz="0" w:space="0" w:color="auto"/>
        <w:bottom w:val="none" w:sz="0" w:space="0" w:color="auto"/>
        <w:right w:val="none" w:sz="0" w:space="0" w:color="auto"/>
      </w:divBdr>
    </w:div>
    <w:div w:id="1613437179">
      <w:bodyDiv w:val="1"/>
      <w:marLeft w:val="0"/>
      <w:marRight w:val="0"/>
      <w:marTop w:val="0"/>
      <w:marBottom w:val="0"/>
      <w:divBdr>
        <w:top w:val="none" w:sz="0" w:space="0" w:color="auto"/>
        <w:left w:val="none" w:sz="0" w:space="0" w:color="auto"/>
        <w:bottom w:val="none" w:sz="0" w:space="0" w:color="auto"/>
        <w:right w:val="none" w:sz="0" w:space="0" w:color="auto"/>
      </w:divBdr>
    </w:div>
    <w:div w:id="1705472371">
      <w:bodyDiv w:val="1"/>
      <w:marLeft w:val="0"/>
      <w:marRight w:val="0"/>
      <w:marTop w:val="0"/>
      <w:marBottom w:val="0"/>
      <w:divBdr>
        <w:top w:val="none" w:sz="0" w:space="0" w:color="auto"/>
        <w:left w:val="none" w:sz="0" w:space="0" w:color="auto"/>
        <w:bottom w:val="none" w:sz="0" w:space="0" w:color="auto"/>
        <w:right w:val="none" w:sz="0" w:space="0" w:color="auto"/>
      </w:divBdr>
    </w:div>
    <w:div w:id="1734890052">
      <w:bodyDiv w:val="1"/>
      <w:marLeft w:val="0"/>
      <w:marRight w:val="0"/>
      <w:marTop w:val="0"/>
      <w:marBottom w:val="0"/>
      <w:divBdr>
        <w:top w:val="none" w:sz="0" w:space="0" w:color="auto"/>
        <w:left w:val="none" w:sz="0" w:space="0" w:color="auto"/>
        <w:bottom w:val="none" w:sz="0" w:space="0" w:color="auto"/>
        <w:right w:val="none" w:sz="0" w:space="0" w:color="auto"/>
      </w:divBdr>
    </w:div>
    <w:div w:id="1840995105">
      <w:bodyDiv w:val="1"/>
      <w:marLeft w:val="0"/>
      <w:marRight w:val="0"/>
      <w:marTop w:val="0"/>
      <w:marBottom w:val="0"/>
      <w:divBdr>
        <w:top w:val="none" w:sz="0" w:space="0" w:color="auto"/>
        <w:left w:val="none" w:sz="0" w:space="0" w:color="auto"/>
        <w:bottom w:val="none" w:sz="0" w:space="0" w:color="auto"/>
        <w:right w:val="none" w:sz="0" w:space="0" w:color="auto"/>
      </w:divBdr>
    </w:div>
    <w:div w:id="1867596319">
      <w:bodyDiv w:val="1"/>
      <w:marLeft w:val="0"/>
      <w:marRight w:val="0"/>
      <w:marTop w:val="0"/>
      <w:marBottom w:val="0"/>
      <w:divBdr>
        <w:top w:val="none" w:sz="0" w:space="0" w:color="auto"/>
        <w:left w:val="none" w:sz="0" w:space="0" w:color="auto"/>
        <w:bottom w:val="none" w:sz="0" w:space="0" w:color="auto"/>
        <w:right w:val="none" w:sz="0" w:space="0" w:color="auto"/>
      </w:divBdr>
    </w:div>
    <w:div w:id="1949192059">
      <w:bodyDiv w:val="1"/>
      <w:marLeft w:val="0"/>
      <w:marRight w:val="0"/>
      <w:marTop w:val="0"/>
      <w:marBottom w:val="0"/>
      <w:divBdr>
        <w:top w:val="none" w:sz="0" w:space="0" w:color="auto"/>
        <w:left w:val="none" w:sz="0" w:space="0" w:color="auto"/>
        <w:bottom w:val="none" w:sz="0" w:space="0" w:color="auto"/>
        <w:right w:val="none" w:sz="0" w:space="0" w:color="auto"/>
      </w:divBdr>
    </w:div>
    <w:div w:id="1995331448">
      <w:bodyDiv w:val="1"/>
      <w:marLeft w:val="0"/>
      <w:marRight w:val="0"/>
      <w:marTop w:val="0"/>
      <w:marBottom w:val="0"/>
      <w:divBdr>
        <w:top w:val="none" w:sz="0" w:space="0" w:color="auto"/>
        <w:left w:val="none" w:sz="0" w:space="0" w:color="auto"/>
        <w:bottom w:val="none" w:sz="0" w:space="0" w:color="auto"/>
        <w:right w:val="none" w:sz="0" w:space="0" w:color="auto"/>
      </w:divBdr>
    </w:div>
    <w:div w:id="2080712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sebastianraschka.com/blog/2018/model-evaluation-selection-part4.html"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footer" Target="footer1.xml"/><Relationship Id="rId26" Type="http://schemas.openxmlformats.org/officeDocument/2006/relationships/image" Target="media/image6.emf"/><Relationship Id="rId3" Type="http://schemas.openxmlformats.org/officeDocument/2006/relationships/customXml" Target="../customXml/item3.xml"/><Relationship Id="rId21" Type="http://schemas.openxmlformats.org/officeDocument/2006/relationships/header" Target="header3.xml"/><Relationship Id="rId34" Type="http://schemas.openxmlformats.org/officeDocument/2006/relationships/header" Target="header5.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eader" Target="header1.xml"/><Relationship Id="rId25" Type="http://schemas.openxmlformats.org/officeDocument/2006/relationships/image" Target="media/image5.emf"/><Relationship Id="rId33" Type="http://schemas.openxmlformats.org/officeDocument/2006/relationships/footer" Target="footer4.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oter" Target="footer2.xml"/><Relationship Id="rId29" Type="http://schemas.openxmlformats.org/officeDocument/2006/relationships/hyperlink" Target="https://www.merckgroup.com/en/research/science-space/envisioning-tomorrow/precision-medicine/generativeai.html"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4.emf"/><Relationship Id="rId32" Type="http://schemas.openxmlformats.org/officeDocument/2006/relationships/header" Target="header4.xml"/><Relationship Id="rId37" Type="http://schemas.microsoft.com/office/2011/relationships/people" Target="peop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3.emf"/><Relationship Id="rId28" Type="http://schemas.openxmlformats.org/officeDocument/2006/relationships/hyperlink" Target="file:///C:\Users\Manuel%20Dorer\Desktop\BA_win\deep_learning\DNN%2005%20Machine%20Learning%20Basics.pdf" TargetMode="External"/><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eader" Target="header2.xml"/><Relationship Id="rId31" Type="http://schemas.openxmlformats.org/officeDocument/2006/relationships/hyperlink" Target="file:///C:\Users\Manuel%20Dorer\Desktop\BA_win\schreiben\einleitung\einleitung_paper\ML_paper_generell.pdf"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oter" Target="footer3.xml"/><Relationship Id="rId27" Type="http://schemas.openxmlformats.org/officeDocument/2006/relationships/image" Target="media/image7.emf"/><Relationship Id="rId30" Type="http://schemas.openxmlformats.org/officeDocument/2006/relationships/hyperlink" Target="file:///C:\Users\Manuel%20Dorer\Desktop\BA_win\ProceedingsBCVI_v2_seite%20140.pdf" TargetMode="External"/><Relationship Id="rId35"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ISO690.XSL" StyleName="ISO 690 - First Element and Date" Version="1987">
  <b:Source xmlns:b="http://schemas.openxmlformats.org/officeDocument/2006/bibliography" xmlns="http://schemas.openxmlformats.org/officeDocument/2006/bibliography">
    <b:Tag>Placeholder1</b:Tag>
    <b:RefOrder>2</b:RefOrder>
  </b:Source>
  <b:Source>
    <b:Tag>www</b:Tag>
    <b:SourceType>InternetSite</b:SourceType>
    <b:Guid>{49D6CB31-10CD-405D-AAC7-8C54E18FA439}</b:Guid>
    <b:URL>www.biologyonline.com/dictionary/denaturation</b:URL>
    <b:RefOrder>1</b:RefOrder>
  </b:Source>
</b:Sources>
</file>

<file path=customXml/item3.xml><?xml version="1.0" encoding="utf-8"?>
<ct:contentTypeSchema xmlns:ct="http://schemas.microsoft.com/office/2006/metadata/contentType" xmlns:ma="http://schemas.microsoft.com/office/2006/metadata/properties/metaAttributes" ct:_="" ma:_="" ma:contentTypeName="Dokument" ma:contentTypeID="0x010100D244059ACE46FE4BAE4E03F3031AC4BB" ma:contentTypeVersion="2" ma:contentTypeDescription="Ein neues Dokument erstellen." ma:contentTypeScope="" ma:versionID="6d063f568287ad50dbf8a6c62c62adaf">
  <xsd:schema xmlns:xsd="http://www.w3.org/2001/XMLSchema" xmlns:xs="http://www.w3.org/2001/XMLSchema" xmlns:p="http://schemas.microsoft.com/office/2006/metadata/properties" xmlns:ns3="7bce6755-6f2b-4a9a-939f-d5ced74f8d76" targetNamespace="http://schemas.microsoft.com/office/2006/metadata/properties" ma:root="true" ma:fieldsID="b897ea0ee5dad1c7e931b484e700080b" ns3:_="">
    <xsd:import namespace="7bce6755-6f2b-4a9a-939f-d5ced74f8d76"/>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ce6755-6f2b-4a9a-939f-d5ced74f8d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5F7104E-0A18-49E4-811F-CBC174A301E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8A2B23A-4B6E-4442-885F-B5388F8E6231}">
  <ds:schemaRefs>
    <ds:schemaRef ds:uri="http://schemas.openxmlformats.org/officeDocument/2006/bibliography"/>
  </ds:schemaRefs>
</ds:datastoreItem>
</file>

<file path=customXml/itemProps3.xml><?xml version="1.0" encoding="utf-8"?>
<ds:datastoreItem xmlns:ds="http://schemas.openxmlformats.org/officeDocument/2006/customXml" ds:itemID="{B60C2A56-3BB9-453B-ADC5-509D055D5A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ce6755-6f2b-4a9a-939f-d5ced74f8d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5173A02-98AD-4DEC-954E-F4F4A52B16A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6144</Words>
  <Characters>38709</Characters>
  <Application>Microsoft Office Word</Application>
  <DocSecurity>0</DocSecurity>
  <Lines>322</Lines>
  <Paragraphs>8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4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Dorer</dc:creator>
  <cp:keywords/>
  <dc:description/>
  <cp:lastModifiedBy>Manuel Dorer</cp:lastModifiedBy>
  <cp:revision>84</cp:revision>
  <cp:lastPrinted>2021-02-26T19:29:00Z</cp:lastPrinted>
  <dcterms:created xsi:type="dcterms:W3CDTF">2021-02-27T13:25:00Z</dcterms:created>
  <dcterms:modified xsi:type="dcterms:W3CDTF">2021-03-02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570859421/apa-5</vt:lpwstr>
  </property>
  <property fmtid="{D5CDD505-2E9C-101B-9397-08002B2CF9AE}" pid="9" name="Mendeley Recent Style Name 3_1">
    <vt:lpwstr>American Psychological Association 7th edition - URL</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58ccc57-aa21-3182-a434-4ff4cde473f9</vt:lpwstr>
  </property>
  <property fmtid="{D5CDD505-2E9C-101B-9397-08002B2CF9AE}" pid="24" name="Mendeley Citation Style_1">
    <vt:lpwstr>http://www.zotero.org/styles/ieee</vt:lpwstr>
  </property>
  <property fmtid="{D5CDD505-2E9C-101B-9397-08002B2CF9AE}" pid="25" name="ContentTypeId">
    <vt:lpwstr>0x010100D244059ACE46FE4BAE4E03F3031AC4BB</vt:lpwstr>
  </property>
</Properties>
</file>